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AC22481"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w:t>
      </w:r>
      <w:r w:rsidR="00FD3332" w:rsidRPr="009F466A">
        <w:rPr>
          <w:rFonts w:ascii="Times New Roman" w:hAnsi="Times New Roman" w:cs="Times New Roman"/>
          <w:highlight w:val="cyan"/>
        </w:rPr>
        <w:t>R</w:t>
      </w:r>
      <w:r w:rsidR="00FD3332" w:rsidRPr="009F466A">
        <w:rPr>
          <w:rFonts w:ascii="Times New Roman" w:hAnsi="Times New Roman" w:cs="Times New Roman"/>
          <w:highlight w:val="cyan"/>
          <w:vertAlign w:val="superscript"/>
        </w:rPr>
        <w:t>2</w:t>
      </w:r>
      <w:r w:rsidR="00FD3332" w:rsidRPr="009F466A">
        <w:rPr>
          <w:rFonts w:ascii="Times New Roman" w:hAnsi="Times New Roman" w:cs="Times New Roman"/>
          <w:highlight w:val="cyan"/>
        </w:rPr>
        <w:t xml:space="preserve"> = 0.88, RMSE = 2.6</w:t>
      </w:r>
      <w:r w:rsidR="009F466A">
        <w:rPr>
          <w:rFonts w:ascii="Times New Roman" w:hAnsi="Times New Roman" w:cs="Times New Roman"/>
          <w:highlight w:val="cyan"/>
        </w:rPr>
        <w:t>5</w:t>
      </w:r>
      <w:r w:rsidR="00FD3332" w:rsidRPr="009F466A">
        <w:rPr>
          <w:rFonts w:ascii="Times New Roman" w:hAnsi="Times New Roman" w:cs="Times New Roman"/>
          <w:highlight w:val="cyan"/>
        </w:rPr>
        <w:t xml:space="preserve"> meters</w:t>
      </w:r>
      <w:r w:rsidR="00FD3332" w:rsidRPr="00753C9C">
        <w:rPr>
          <w:rFonts w:ascii="Times New Roman" w:hAnsi="Times New Roman" w:cs="Times New Roman"/>
        </w:rPr>
        <w:t xml:space="preserve">)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proofErr w:type="spellStart"/>
      <w:r w:rsidR="004F79FC" w:rsidRPr="004F79FC">
        <w:rPr>
          <w:rFonts w:ascii="Times New Roman" w:hAnsi="Times New Roman" w:cs="Times New Roman"/>
        </w:rPr>
        <w:t>Hyyppä</w:t>
      </w:r>
      <w:proofErr w:type="spellEnd"/>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w:t>
      </w:r>
      <w:proofErr w:type="spellStart"/>
      <w:r>
        <w:rPr>
          <w:rFonts w:ascii="Times New Roman" w:hAnsi="Times New Roman" w:cs="Times New Roman"/>
        </w:rPr>
        <w:t>ICESat</w:t>
      </w:r>
      <w:proofErr w:type="spellEnd"/>
      <w:r>
        <w:rPr>
          <w:rFonts w:ascii="Times New Roman" w:hAnsi="Times New Roman" w:cs="Times New Roman"/>
        </w:rPr>
        <w: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xml:space="preserve">. However, </w:t>
      </w:r>
      <w:proofErr w:type="spellStart"/>
      <w:r w:rsidR="00920CC3">
        <w:rPr>
          <w:rFonts w:ascii="Times New Roman" w:hAnsi="Times New Roman" w:cs="Times New Roman"/>
        </w:rPr>
        <w:t>ICESat</w:t>
      </w:r>
      <w:proofErr w:type="spellEnd"/>
      <w:r w:rsidR="00920CC3">
        <w:rPr>
          <w:rFonts w:ascii="Times New Roman" w:hAnsi="Times New Roman" w:cs="Times New Roman"/>
        </w:rPr>
        <w: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w:t>
      </w:r>
      <w:proofErr w:type="spellStart"/>
      <w:r w:rsidR="00D70F21">
        <w:rPr>
          <w:rFonts w:ascii="Times New Roman" w:hAnsi="Times New Roman" w:cs="Times New Roman"/>
        </w:rPr>
        <w:t>ICESat</w:t>
      </w:r>
      <w:proofErr w:type="spellEnd"/>
      <w:r w:rsidR="00D70F21">
        <w:rPr>
          <w:rFonts w:ascii="Times New Roman" w:hAnsi="Times New Roman" w:cs="Times New Roman"/>
        </w:rPr>
        <w:t xml:space="preserve">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22FF627C"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893C99">
      <w:pPr>
        <w:keepNext/>
        <w:spacing w:line="360" w:lineRule="auto"/>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77988E15">
            <wp:extent cx="5943600" cy="4592955"/>
            <wp:effectExtent l="0" t="0" r="0" b="0"/>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9E6A309" w14:textId="45FB77A7" w:rsidR="00767262" w:rsidRPr="00893C99" w:rsidRDefault="00A828A6" w:rsidP="0077672A">
      <w:pPr>
        <w:pStyle w:val="Caption"/>
        <w:spacing w:line="360" w:lineRule="auto"/>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01707F">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2E4419D0" w:rsidR="00CD5EF3" w:rsidRPr="003A4DA3" w:rsidRDefault="00767262" w:rsidP="0077672A">
      <w:pPr>
        <w:spacing w:line="360" w:lineRule="auto"/>
        <w:rPr>
          <w:rFonts w:ascii="Times New Roman" w:hAnsi="Times New Roman" w:cs="Times New Roman"/>
        </w:rPr>
      </w:pPr>
      <w:r w:rsidRPr="00A828A6">
        <w:rPr>
          <w:rFonts w:ascii="Times New Roman" w:hAnsi="Times New Roman" w:cs="Times New Roman"/>
        </w:rPr>
        <w:tab/>
        <w:t xml:space="preserve">The study area was selected for several factors. Repeat coverage by ICESat-2 is unlikely at the stand or plantation scale, </w:t>
      </w:r>
      <w:r w:rsidR="00CD5EF3" w:rsidRPr="00A828A6">
        <w:rPr>
          <w:rFonts w:ascii="Times New Roman" w:hAnsi="Times New Roman" w:cs="Times New Roman"/>
        </w:rPr>
        <w:t>and the collection of data to validate ATL08 canopy height estimations can be financially</w:t>
      </w:r>
      <w:r w:rsidR="00CD5EF3">
        <w:rPr>
          <w:rFonts w:ascii="Times New Roman" w:hAnsi="Times New Roman" w:cs="Times New Roman"/>
        </w:rPr>
        <w:t xml:space="preserve">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LANDFIRE, Earth Resources 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As of 2023, the National Land Cover Database characterizes the study area as predominantly Woody 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 xml:space="preserve">and Evergreen </w:t>
      </w:r>
      <w:r w:rsidR="004B4B11">
        <w:rPr>
          <w:rFonts w:ascii="Times New Roman" w:hAnsi="Times New Roman" w:cs="Times New Roman"/>
        </w:rPr>
        <w:lastRenderedPageBreak/>
        <w:t>Forest</w:t>
      </w:r>
      <w:r w:rsidR="00AA44DC">
        <w:rPr>
          <w:rFonts w:ascii="Times New Roman" w:hAnsi="Times New Roman" w:cs="Times New Roman"/>
        </w:rPr>
        <w:t xml:space="preserve"> (42%).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 xml:space="preserve">Pinus </w:t>
      </w:r>
      <w:proofErr w:type="spellStart"/>
      <w:r w:rsidR="003A4DA3">
        <w:rPr>
          <w:rFonts w:ascii="Times New Roman" w:hAnsi="Times New Roman" w:cs="Times New Roman"/>
          <w:i/>
          <w:iCs/>
        </w:rPr>
        <w:t>taeda</w:t>
      </w:r>
      <w:proofErr w:type="spellEnd"/>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F4330A">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 xml:space="preserve">Data </w:t>
      </w:r>
      <w:proofErr w:type="spellStart"/>
      <w:r>
        <w:rPr>
          <w:rFonts w:ascii="Times New Roman" w:hAnsi="Times New Roman" w:cs="Times New Roman"/>
          <w:b/>
          <w:bCs/>
          <w:lang w:val="fr-FR"/>
        </w:rPr>
        <w:t>Products</w:t>
      </w:r>
      <w:proofErr w:type="spellEnd"/>
    </w:p>
    <w:p w14:paraId="60659D06" w14:textId="3080C870" w:rsidR="00820944" w:rsidRPr="00477C5B" w:rsidRDefault="0020091A" w:rsidP="00866F9A">
      <w:pPr>
        <w:spacing w:line="360" w:lineRule="auto"/>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45596707"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w:t>
      </w:r>
      <w:r w:rsidR="00857AFA">
        <w:rPr>
          <w:rFonts w:ascii="Times New Roman" w:hAnsi="Times New Roman" w:cs="Times New Roman"/>
        </w:rPr>
        <w:t>-</w:t>
      </w:r>
      <w:r w:rsidR="000E567A">
        <w:rPr>
          <w:rFonts w:ascii="Times New Roman" w:hAnsi="Times New Roman" w:cs="Times New Roman"/>
        </w:rPr>
        <w:t>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AA44DC" w:rsidRPr="00AA44DC">
        <w:rPr>
          <w:rFonts w:ascii="Times New Roman" w:hAnsi="Times New Roman" w:cs="Times New Roman"/>
          <w:b/>
          <w:bCs/>
          <w:highlight w:val="cyan"/>
          <w:u w:val="single"/>
        </w:rPr>
        <w:t>August 10,</w:t>
      </w:r>
      <w:r w:rsidR="00607BD8" w:rsidRPr="00607BD8">
        <w:rPr>
          <w:rFonts w:ascii="Times New Roman" w:hAnsi="Times New Roman" w:cs="Times New Roman"/>
        </w:rPr>
        <w:t xml:space="preserve"> 2025</w:t>
      </w:r>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AA44DC">
        <w:rPr>
          <w:rFonts w:ascii="Times New Roman" w:hAnsi="Times New Roman" w:cs="Times New Roman"/>
        </w:rPr>
        <w:t xml:space="preserve">3.13.5 </w:t>
      </w:r>
      <w:r w:rsidR="00607BD8">
        <w:rPr>
          <w:rFonts w:ascii="Times New Roman" w:hAnsi="Times New Roman" w:cs="Times New Roman"/>
        </w:rPr>
        <w:t xml:space="preserve">to stream the 3DEP data from the Entwine Point Tiles format during data processing </w:t>
      </w:r>
      <w:r w:rsidR="0073378C">
        <w:rPr>
          <w:rFonts w:ascii="Times New Roman" w:hAnsi="Times New Roman" w:cs="Times New Roman"/>
        </w:rPr>
        <w:fldChar w:fldCharType="begin"/>
      </w:r>
      <w:r w:rsidR="00594329">
        <w:rPr>
          <w:rFonts w:ascii="Times New Roman" w:hAnsi="Times New Roman" w:cs="Times New Roman"/>
        </w:rPr>
        <w:instrText xml:space="preserve"> ADDIN ZOTERO_ITEM CSL_CITATION {"citationID":"QKm1Hx2L","properties":{"formattedCitation":"(Rossum and Drake, 2010)","plainCitation":"(Rossum and Drake, 2010)","dontUpdate":true,"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t>; see code appendix</w:t>
      </w:r>
      <w:r w:rsidR="0073378C" w:rsidRPr="0073378C">
        <w:rPr>
          <w:rFonts w:ascii="Times New Roman" w:hAnsi="Times New Roman" w:cs="Times New Roman"/>
        </w:rPr>
        <w:t>)</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w:t>
      </w:r>
      <w:r w:rsidR="00686B3E">
        <w:rPr>
          <w:rFonts w:ascii="Times New Roman" w:hAnsi="Times New Roman" w:cs="Times New Roman"/>
        </w:rPr>
        <w:lastRenderedPageBreak/>
        <w:t xml:space="preserve">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proofErr w:type="spellStart"/>
      <w:r w:rsidR="00A523EC">
        <w:rPr>
          <w:rFonts w:ascii="Times New Roman" w:hAnsi="Times New Roman" w:cs="Times New Roman"/>
          <w:i/>
          <w:iCs/>
        </w:rPr>
        <w:t>h_canopy</w:t>
      </w:r>
      <w:proofErr w:type="spellEnd"/>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 xml:space="preserve">2024 were downloaded from NASA’s </w:t>
      </w:r>
      <w:proofErr w:type="spellStart"/>
      <w:r w:rsidR="00B5123C">
        <w:rPr>
          <w:rFonts w:ascii="Times New Roman" w:hAnsi="Times New Roman" w:cs="Times New Roman"/>
        </w:rPr>
        <w:t>Earthdata</w:t>
      </w:r>
      <w:proofErr w:type="spellEnd"/>
      <w:r w:rsidR="00B5123C">
        <w:rPr>
          <w:rFonts w:ascii="Times New Roman" w:hAnsi="Times New Roman" w:cs="Times New Roman"/>
        </w:rPr>
        <w:t xml:space="preserve">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5F0EF10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w:t>
      </w:r>
      <w:r w:rsidR="00F4468B" w:rsidRPr="00E93D7B">
        <w:rPr>
          <w:rFonts w:ascii="Times New Roman" w:hAnsi="Times New Roman" w:cs="Times New Roman"/>
          <w:highlight w:val="cyan"/>
        </w:rPr>
        <w:t>Annual National Land Cover Database (NLCD) Collection 1</w:t>
      </w:r>
      <w:r w:rsidR="00956438" w:rsidRPr="00E93D7B">
        <w:rPr>
          <w:rFonts w:ascii="Times New Roman" w:hAnsi="Times New Roman" w:cs="Times New Roman"/>
          <w:highlight w:val="cyan"/>
        </w:rPr>
        <w:t>.1</w:t>
      </w:r>
      <w:r w:rsidR="00F4468B" w:rsidRPr="00E93D7B">
        <w:rPr>
          <w:rFonts w:ascii="Times New Roman" w:hAnsi="Times New Roman" w:cs="Times New Roman"/>
          <w:highlight w:val="cyan"/>
        </w:rPr>
        <w:t xml:space="preserve"> Science Products</w:t>
      </w:r>
      <w:r w:rsidR="00F4468B">
        <w:rPr>
          <w:rFonts w:ascii="Times New Roman" w:hAnsi="Times New Roman" w:cs="Times New Roman"/>
        </w:rPr>
        <w:t xml:space="preserve">.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proofErr w:type="spellStart"/>
      <w:r w:rsidR="001D716E">
        <w:rPr>
          <w:rFonts w:ascii="Times New Roman" w:hAnsi="Times New Roman" w:cs="Times New Roman"/>
          <w:i/>
          <w:iCs/>
        </w:rPr>
        <w:t>segment_landcover</w:t>
      </w:r>
      <w:proofErr w:type="spellEnd"/>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3378C">
        <w:rPr>
          <w:rFonts w:ascii="Times New Roman" w:hAnsi="Times New Roman" w:cs="Times New Roman"/>
        </w:rPr>
        <w:t xml:space="preserve">Though using land cover data from 2023 yields a 1-year </w:t>
      </w:r>
      <w:r w:rsidR="0073378C">
        <w:rPr>
          <w:rFonts w:ascii="Times New Roman" w:hAnsi="Times New Roman" w:cs="Times New Roman"/>
        </w:rPr>
        <w:lastRenderedPageBreak/>
        <w:t>discrepancy with ATL08 data, which extends from 2018 to 2024, this year was chosen for consistency with the most recent year of disturbance data, 2023.</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D43C54E"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proofErr w:type="spellStart"/>
      <w:r w:rsidR="00CF4AE9">
        <w:rPr>
          <w:rFonts w:ascii="Times New Roman" w:hAnsi="Times New Roman" w:cs="Times New Roman"/>
        </w:rPr>
        <w:t>etc</w:t>
      </w:r>
      <w:proofErr w:type="spellEnd"/>
      <w:r w:rsidR="00CF4AE9">
        <w:rPr>
          <w:rFonts w:ascii="Times New Roman" w:hAnsi="Times New Roman" w:cs="Times New Roman"/>
        </w:rPr>
        <w:t xml:space="preserve">),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1FC4CF7"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lastRenderedPageBreak/>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7CA09CE0"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w:t>
      </w:r>
      <w:proofErr w:type="spellStart"/>
      <w:r w:rsidR="00FF18DE">
        <w:rPr>
          <w:rFonts w:ascii="Times New Roman" w:hAnsi="Times New Roman" w:cs="Times New Roman"/>
        </w:rPr>
        <w:t>GeoPandas</w:t>
      </w:r>
      <w:proofErr w:type="spellEnd"/>
      <w:r w:rsidR="00FF18DE">
        <w:rPr>
          <w:rFonts w:ascii="Times New Roman" w:hAnsi="Times New Roman" w:cs="Times New Roman"/>
        </w:rPr>
        <w:t xml:space="preserve">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62475535"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segments with a multiple scattering warning flag greater than zero or a cloud confidence flag greater than one were removed to mitigate atmospheric interference. </w:t>
      </w:r>
    </w:p>
    <w:p w14:paraId="6C644425" w14:textId="2EC27150" w:rsidR="00A07C10"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disturbance history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w:t>
      </w:r>
      <w:r w:rsidR="009E0D36">
        <w:rPr>
          <w:rFonts w:ascii="Times New Roman" w:hAnsi="Times New Roman" w:cs="Times New Roman"/>
        </w:rPr>
        <w:lastRenderedPageBreak/>
        <w:t xml:space="preserve">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2419AACE" w14:textId="77777777" w:rsidR="006252F6" w:rsidRDefault="006252F6" w:rsidP="006252F6">
      <w:pPr>
        <w:pStyle w:val="ListParagraph"/>
        <w:keepNext/>
        <w:spacing w:line="360" w:lineRule="auto"/>
        <w:ind w:left="0"/>
        <w:jc w:val="center"/>
      </w:pPr>
      <w:r>
        <w:rPr>
          <w:rFonts w:ascii="Times New Roman" w:hAnsi="Times New Roman" w:cs="Times New Roman"/>
          <w:noProof/>
        </w:rPr>
        <w:drawing>
          <wp:inline distT="0" distB="0" distL="0" distR="0" wp14:anchorId="2AE7E89E" wp14:editId="7DCBD4A9">
            <wp:extent cx="5943600" cy="4592955"/>
            <wp:effectExtent l="0" t="0" r="0" b="0"/>
            <wp:docPr id="1993018440"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18440" name="Picture 2" descr="A map of the united stat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F47CE05" w14:textId="330E0381" w:rsidR="006252F6" w:rsidRPr="006252F6" w:rsidRDefault="006252F6" w:rsidP="006252F6">
      <w:pPr>
        <w:pStyle w:val="Caption"/>
        <w:spacing w:line="360" w:lineRule="auto"/>
        <w:rPr>
          <w:rFonts w:ascii="Times New Roman" w:hAnsi="Times New Roman" w:cs="Times New Roman"/>
          <w:sz w:val="22"/>
          <w:szCs w:val="22"/>
        </w:rPr>
      </w:pPr>
      <w:r w:rsidRPr="006252F6">
        <w:rPr>
          <w:rFonts w:ascii="Times New Roman" w:hAnsi="Times New Roman" w:cs="Times New Roman"/>
          <w:sz w:val="22"/>
          <w:szCs w:val="22"/>
        </w:rPr>
        <w:t xml:space="preserve">Figure </w:t>
      </w:r>
      <w:r w:rsidRPr="006252F6">
        <w:rPr>
          <w:rFonts w:ascii="Times New Roman" w:hAnsi="Times New Roman" w:cs="Times New Roman"/>
          <w:sz w:val="22"/>
          <w:szCs w:val="22"/>
        </w:rPr>
        <w:fldChar w:fldCharType="begin"/>
      </w:r>
      <w:r w:rsidRPr="006252F6">
        <w:rPr>
          <w:rFonts w:ascii="Times New Roman" w:hAnsi="Times New Roman" w:cs="Times New Roman"/>
          <w:sz w:val="22"/>
          <w:szCs w:val="22"/>
        </w:rPr>
        <w:instrText xml:space="preserve"> SEQ Figure \* ARABIC </w:instrText>
      </w:r>
      <w:r w:rsidRPr="006252F6">
        <w:rPr>
          <w:rFonts w:ascii="Times New Roman" w:hAnsi="Times New Roman" w:cs="Times New Roman"/>
          <w:sz w:val="22"/>
          <w:szCs w:val="22"/>
        </w:rPr>
        <w:fldChar w:fldCharType="separate"/>
      </w:r>
      <w:r w:rsidR="0001707F">
        <w:rPr>
          <w:rFonts w:ascii="Times New Roman" w:hAnsi="Times New Roman" w:cs="Times New Roman"/>
          <w:noProof/>
          <w:sz w:val="22"/>
          <w:szCs w:val="22"/>
        </w:rPr>
        <w:t>2</w:t>
      </w:r>
      <w:r w:rsidRPr="006252F6">
        <w:rPr>
          <w:rFonts w:ascii="Times New Roman" w:hAnsi="Times New Roman" w:cs="Times New Roman"/>
          <w:sz w:val="22"/>
          <w:szCs w:val="22"/>
        </w:rPr>
        <w:fldChar w:fldCharType="end"/>
      </w:r>
      <w:r>
        <w:rPr>
          <w:rFonts w:ascii="Times New Roman" w:hAnsi="Times New Roman" w:cs="Times New Roman"/>
          <w:sz w:val="22"/>
          <w:szCs w:val="22"/>
        </w:rPr>
        <w:t>: ATL08 segments collected in study area after data quality filters. Segments colored by year of collection to demonstrate ICESat-2 sampling pattern.</w:t>
      </w:r>
    </w:p>
    <w:p w14:paraId="6F693B87" w14:textId="0C5DFBCE" w:rsidR="00BC6428"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Default="00595E0E" w:rsidP="00595E0E">
      <w:pPr>
        <w:spacing w:line="360" w:lineRule="auto"/>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inclination </w:t>
      </w:r>
      <w:r w:rsidR="00D41D36">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480E31">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1646C5">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Pr>
          <w:rFonts w:ascii="Times New Roman" w:hAnsi="Times New Roman" w:cs="Times New Roman"/>
        </w:rPr>
        <w:fldChar w:fldCharType="separate"/>
      </w:r>
      <w:r w:rsidR="00D41D36" w:rsidRPr="00AE612B">
        <w:rPr>
          <w:rFonts w:ascii="Times New Roman" w:hAnsi="Times New Roman" w:cs="Times New Roman"/>
          <w:highlight w:val="cyan"/>
          <w:lang w:val="fr-FR"/>
        </w:rPr>
        <w:t>(</w:t>
      </w:r>
      <w:proofErr w:type="spellStart"/>
      <w:r w:rsidR="00AE612B" w:rsidRPr="00AE612B">
        <w:rPr>
          <w:rFonts w:ascii="Times New Roman" w:hAnsi="Times New Roman" w:cs="Times New Roman"/>
          <w:highlight w:val="cyan"/>
          <w:lang w:val="fr-FR"/>
        </w:rPr>
        <w:t>see</w:t>
      </w:r>
      <w:proofErr w:type="spellEnd"/>
      <w:r w:rsidR="00AE612B" w:rsidRPr="00AE612B">
        <w:rPr>
          <w:rFonts w:ascii="Times New Roman" w:hAnsi="Times New Roman" w:cs="Times New Roman"/>
          <w:highlight w:val="cyan"/>
          <w:lang w:val="fr-FR"/>
        </w:rPr>
        <w:t xml:space="preserve"> </w:t>
      </w:r>
      <w:proofErr w:type="spellStart"/>
      <w:r w:rsidR="00AE612B" w:rsidRPr="00AE612B">
        <w:rPr>
          <w:rFonts w:ascii="Times New Roman" w:hAnsi="Times New Roman" w:cs="Times New Roman"/>
          <w:highlight w:val="cyan"/>
          <w:lang w:val="fr-FR"/>
        </w:rPr>
        <w:t>appendix</w:t>
      </w:r>
      <w:proofErr w:type="spellEnd"/>
      <w:r w:rsidR="00AE612B" w:rsidRPr="00AE612B">
        <w:rPr>
          <w:rFonts w:ascii="Times New Roman" w:hAnsi="Times New Roman" w:cs="Times New Roman"/>
          <w:highlight w:val="cyan"/>
          <w:lang w:val="fr-FR"/>
        </w:rPr>
        <w:t xml:space="preserve"> for code</w:t>
      </w:r>
      <w:r w:rsidR="00AE612B" w:rsidRPr="00AE612B">
        <w:rPr>
          <w:rFonts w:ascii="Times New Roman" w:hAnsi="Times New Roman" w:cs="Times New Roman"/>
          <w:lang w:val="fr-FR"/>
        </w:rPr>
        <w:t xml:space="preserve">; </w:t>
      </w:r>
      <w:r w:rsidR="00D41D36" w:rsidRPr="00AE612B">
        <w:rPr>
          <w:rFonts w:ascii="Times New Roman" w:hAnsi="Times New Roman" w:cs="Times New Roman"/>
          <w:lang w:val="fr-FR"/>
        </w:rPr>
        <w:t>Neuenschwander et al., 2020; Rai et al., 2024)</w:t>
      </w:r>
      <w:r w:rsidR="00D41D36">
        <w:rPr>
          <w:rFonts w:ascii="Times New Roman" w:hAnsi="Times New Roman" w:cs="Times New Roman"/>
        </w:rPr>
        <w:fldChar w:fldCharType="end"/>
      </w:r>
      <w:r w:rsidR="00AE612B" w:rsidRPr="00AE612B">
        <w:rPr>
          <w:rFonts w:ascii="Times New Roman" w:hAnsi="Times New Roman" w:cs="Times New Roman"/>
          <w:lang w:val="fr-FR"/>
        </w:rPr>
        <w:t>.</w:t>
      </w:r>
      <w:r w:rsidR="00AE612B">
        <w:rPr>
          <w:rFonts w:ascii="Times New Roman" w:hAnsi="Times New Roman" w:cs="Times New Roman"/>
          <w:lang w:val="fr-FR"/>
        </w:rPr>
        <w:t xml:space="preserve"> </w:t>
      </w:r>
      <w:r w:rsidR="00AE612B" w:rsidRPr="00AE612B">
        <w:rPr>
          <w:rFonts w:ascii="Times New Roman" w:hAnsi="Times New Roman" w:cs="Times New Roman"/>
        </w:rPr>
        <w:t>The polygons were reprojected to the Web Mercator projection syste</w:t>
      </w:r>
      <w:r w:rsidR="00AE612B">
        <w:rPr>
          <w:rFonts w:ascii="Times New Roman" w:hAnsi="Times New Roman" w:cs="Times New Roman"/>
        </w:rPr>
        <w:t xml:space="preserve">m (EPSG:3857), </w:t>
      </w:r>
      <w:r w:rsidR="00AE612B">
        <w:rPr>
          <w:rFonts w:ascii="Times New Roman" w:hAnsi="Times New Roman" w:cs="Times New Roman"/>
        </w:rPr>
        <w:lastRenderedPageBreak/>
        <w:t xml:space="preserve">which the 3DEP ALS data uses in its native storage format </w:t>
      </w:r>
      <w:r w:rsidR="001646C5">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Pr>
          <w:rFonts w:ascii="Times New Roman" w:hAnsi="Times New Roman" w:cs="Times New Roman"/>
        </w:rPr>
        <w:fldChar w:fldCharType="separate"/>
      </w:r>
      <w:r w:rsidR="001646C5" w:rsidRPr="001646C5">
        <w:rPr>
          <w:rFonts w:ascii="Times New Roman" w:hAnsi="Times New Roman" w:cs="Times New Roman"/>
        </w:rPr>
        <w:t>(Hobu, Inc., 2025)</w:t>
      </w:r>
      <w:r w:rsidR="001646C5">
        <w:rPr>
          <w:rFonts w:ascii="Times New Roman" w:hAnsi="Times New Roman" w:cs="Times New Roman"/>
        </w:rPr>
        <w:fldChar w:fldCharType="end"/>
      </w:r>
      <w:r w:rsidR="001646C5">
        <w:rPr>
          <w:rFonts w:ascii="Times New Roman" w:hAnsi="Times New Roman" w:cs="Times New Roman"/>
        </w:rPr>
        <w:t xml:space="preserve">. </w:t>
      </w:r>
      <w:r w:rsidR="008A5D64">
        <w:rPr>
          <w:rFonts w:ascii="Times New Roman" w:hAnsi="Times New Roman" w:cs="Times New Roman"/>
        </w:rPr>
        <w:t xml:space="preserve">These polygons serve as cropping geometries for the ALS data. </w:t>
      </w:r>
    </w:p>
    <w:p w14:paraId="073E11E6" w14:textId="32B1D276" w:rsidR="00650FD3" w:rsidRDefault="008A5D64" w:rsidP="00595E0E">
      <w:pPr>
        <w:spacing w:line="360" w:lineRule="auto"/>
        <w:rPr>
          <w:rFonts w:ascii="Times New Roman" w:hAnsi="Times New Roman" w:cs="Times New Roman"/>
        </w:rPr>
      </w:pPr>
      <w:r>
        <w:rPr>
          <w:rFonts w:ascii="Times New Roman" w:hAnsi="Times New Roman" w:cs="Times New Roman"/>
        </w:rPr>
        <w:tab/>
        <w:t xml:space="preserve">ALS data was processed in a custom PDAL pipeline </w:t>
      </w:r>
      <w:r w:rsidR="006B3B5E">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Pr>
          <w:rFonts w:ascii="Times New Roman" w:hAnsi="Times New Roman" w:cs="Times New Roman"/>
        </w:rPr>
        <w:fldChar w:fldCharType="separate"/>
      </w:r>
      <w:r w:rsidR="006B3B5E" w:rsidRPr="006B3B5E">
        <w:rPr>
          <w:rFonts w:ascii="Times New Roman" w:hAnsi="Times New Roman" w:cs="Times New Roman"/>
        </w:rPr>
        <w:t>(</w:t>
      </w:r>
      <w:r w:rsidR="006B3B5E" w:rsidRPr="000964FC">
        <w:rPr>
          <w:rFonts w:ascii="Times New Roman" w:hAnsi="Times New Roman" w:cs="Times New Roman"/>
          <w:highlight w:val="cyan"/>
        </w:rPr>
        <w:t>Figure 3; PDAL Contributors, 2025; see appendix for code)</w:t>
      </w:r>
      <w:r w:rsidR="006B3B5E">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proofErr w:type="spellStart"/>
      <w:r w:rsidR="00D9641E">
        <w:rPr>
          <w:rFonts w:ascii="Times New Roman" w:hAnsi="Times New Roman" w:cs="Times New Roman"/>
          <w:i/>
          <w:iCs/>
        </w:rPr>
        <w:t>filters.smrf</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ith a nearest neighbor approach using the </w:t>
      </w:r>
      <w:proofErr w:type="spellStart"/>
      <w:r w:rsidR="00D9641E">
        <w:rPr>
          <w:rFonts w:ascii="Times New Roman" w:hAnsi="Times New Roman" w:cs="Times New Roman"/>
          <w:i/>
          <w:iCs/>
        </w:rPr>
        <w:t>filters.hag_nn</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893C99">
      <w:pPr>
        <w:keepNext/>
        <w:spacing w:line="360" w:lineRule="auto"/>
        <w:jc w:val="center"/>
      </w:pPr>
      <w:r>
        <w:rPr>
          <w:rFonts w:ascii="Times New Roman" w:hAnsi="Times New Roman" w:cs="Times New Roman"/>
          <w:noProof/>
        </w:rPr>
        <w:lastRenderedPageBreak/>
        <w:drawing>
          <wp:inline distT="0" distB="0" distL="0" distR="0" wp14:anchorId="4462B6FB" wp14:editId="75090DBA">
            <wp:extent cx="5943600" cy="5991225"/>
            <wp:effectExtent l="0" t="0" r="0" b="9525"/>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91225"/>
                    </a:xfrm>
                    <a:prstGeom prst="rect">
                      <a:avLst/>
                    </a:prstGeom>
                  </pic:spPr>
                </pic:pic>
              </a:graphicData>
            </a:graphic>
          </wp:inline>
        </w:drawing>
      </w:r>
    </w:p>
    <w:p w14:paraId="19513D3D" w14:textId="2342E15A" w:rsidR="00893C99" w:rsidRDefault="00893C99" w:rsidP="00893C99">
      <w:pPr>
        <w:pStyle w:val="Caption"/>
        <w:spacing w:line="360" w:lineRule="auto"/>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01707F">
        <w:rPr>
          <w:rFonts w:ascii="Times New Roman" w:hAnsi="Times New Roman" w:cs="Times New Roman"/>
          <w:noProof/>
          <w:sz w:val="22"/>
          <w:szCs w:val="22"/>
        </w:rPr>
        <w:t>3</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0F95138A" w14:textId="77777777" w:rsidR="00594329" w:rsidRDefault="00594329" w:rsidP="00594329">
      <w:pPr>
        <w:keepNext/>
        <w:spacing w:line="360" w:lineRule="auto"/>
      </w:pPr>
      <w:r>
        <w:rPr>
          <w:noProof/>
        </w:rPr>
        <w:lastRenderedPageBreak/>
        <w:drawing>
          <wp:inline distT="0" distB="0" distL="0" distR="0" wp14:anchorId="29B30695" wp14:editId="45CF8225">
            <wp:extent cx="5943600" cy="7691755"/>
            <wp:effectExtent l="0" t="0" r="0" b="4445"/>
            <wp:docPr id="963517767" name="Picture 3" descr="A green field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17767" name="Picture 3" descr="A green field with white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22C1FCC" w14:textId="54F6B302" w:rsidR="00650FD3" w:rsidRDefault="00594329" w:rsidP="00594329">
      <w:pPr>
        <w:pStyle w:val="Caption"/>
        <w:spacing w:line="360" w:lineRule="auto"/>
        <w:rPr>
          <w:rFonts w:ascii="Times New Roman" w:hAnsi="Times New Roman" w:cs="Times New Roman"/>
          <w:b/>
          <w:bCs/>
          <w:color w:val="000000" w:themeColor="text1"/>
          <w:u w:val="single"/>
        </w:rPr>
      </w:pPr>
      <w:r w:rsidRPr="00594329">
        <w:rPr>
          <w:rFonts w:ascii="Times New Roman" w:hAnsi="Times New Roman" w:cs="Times New Roman"/>
          <w:sz w:val="22"/>
          <w:szCs w:val="22"/>
        </w:rPr>
        <w:lastRenderedPageBreak/>
        <w:t xml:space="preserve">Figure </w:t>
      </w:r>
      <w:r w:rsidRPr="00594329">
        <w:rPr>
          <w:rFonts w:ascii="Times New Roman" w:hAnsi="Times New Roman" w:cs="Times New Roman"/>
          <w:sz w:val="22"/>
          <w:szCs w:val="22"/>
        </w:rPr>
        <w:fldChar w:fldCharType="begin"/>
      </w:r>
      <w:r w:rsidRPr="00594329">
        <w:rPr>
          <w:rFonts w:ascii="Times New Roman" w:hAnsi="Times New Roman" w:cs="Times New Roman"/>
          <w:sz w:val="22"/>
          <w:szCs w:val="22"/>
        </w:rPr>
        <w:instrText xml:space="preserve"> SEQ Figure \* ARABIC </w:instrText>
      </w:r>
      <w:r w:rsidRPr="00594329">
        <w:rPr>
          <w:rFonts w:ascii="Times New Roman" w:hAnsi="Times New Roman" w:cs="Times New Roman"/>
          <w:sz w:val="22"/>
          <w:szCs w:val="22"/>
        </w:rPr>
        <w:fldChar w:fldCharType="separate"/>
      </w:r>
      <w:r w:rsidR="0001707F">
        <w:rPr>
          <w:rFonts w:ascii="Times New Roman" w:hAnsi="Times New Roman" w:cs="Times New Roman"/>
          <w:noProof/>
          <w:sz w:val="22"/>
          <w:szCs w:val="22"/>
        </w:rPr>
        <w:t>4</w:t>
      </w:r>
      <w:r w:rsidRPr="00594329">
        <w:rPr>
          <w:rFonts w:ascii="Times New Roman" w:hAnsi="Times New Roman" w:cs="Times New Roman"/>
          <w:sz w:val="22"/>
          <w:szCs w:val="22"/>
        </w:rPr>
        <w:fldChar w:fldCharType="end"/>
      </w:r>
      <w:r>
        <w:rPr>
          <w:rFonts w:ascii="Times New Roman" w:hAnsi="Times New Roman" w:cs="Times New Roman"/>
          <w:sz w:val="22"/>
          <w:szCs w:val="22"/>
        </w:rPr>
        <w:t xml:space="preserve">: ALS data extracted within ATL08 segments. Segments collected in forest plantation region as shown from World Imagery basemap in ArcGIS Pro 3.4.3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vtRlMLf","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Pr>
          <w:rFonts w:ascii="Times New Roman" w:hAnsi="Times New Roman" w:cs="Times New Roman"/>
          <w:sz w:val="22"/>
          <w:szCs w:val="22"/>
        </w:rPr>
        <w:fldChar w:fldCharType="separate"/>
      </w:r>
      <w:r w:rsidRPr="00594329">
        <w:rPr>
          <w:rFonts w:ascii="Times New Roman" w:hAnsi="Times New Roman" w:cs="Times New Roman"/>
          <w:sz w:val="22"/>
        </w:rPr>
        <w:t>(Esri Inc., 2024)</w:t>
      </w:r>
      <w:r>
        <w:rPr>
          <w:rFonts w:ascii="Times New Roman" w:hAnsi="Times New Roman" w:cs="Times New Roman"/>
          <w:sz w:val="22"/>
          <w:szCs w:val="22"/>
        </w:rPr>
        <w:fldChar w:fldCharType="end"/>
      </w:r>
      <w:r>
        <w:rPr>
          <w:rFonts w:ascii="Times New Roman" w:hAnsi="Times New Roman" w:cs="Times New Roman"/>
          <w:sz w:val="22"/>
          <w:szCs w:val="22"/>
        </w:rPr>
        <w:t xml:space="preserve">. ALS data contains only non-ground returns with reasonable vegetation height as described below. </w:t>
      </w:r>
    </w:p>
    <w:p w14:paraId="4406AC39" w14:textId="73B57E49" w:rsidR="006B3B5E" w:rsidRDefault="00AB4B9B" w:rsidP="00595E0E">
      <w:pPr>
        <w:spacing w:line="360" w:lineRule="auto"/>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w:t>
      </w:r>
      <w:proofErr w:type="spellStart"/>
      <w:r w:rsidR="005B617F">
        <w:rPr>
          <w:rFonts w:ascii="Times New Roman" w:hAnsi="Times New Roman" w:cs="Times New Roman"/>
        </w:rPr>
        <w:t>DataFrame</w:t>
      </w:r>
      <w:proofErr w:type="spellEnd"/>
      <w:r w:rsidR="005B617F">
        <w:rPr>
          <w:rFonts w:ascii="Times New Roman" w:hAnsi="Times New Roman" w:cs="Times New Roman"/>
        </w:rPr>
        <w:t xml:space="preserv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 xml:space="preserve">selected only non-ground returns with heights above </w:t>
      </w:r>
      <w:r>
        <w:rPr>
          <w:rFonts w:ascii="Times New Roman" w:hAnsi="Times New Roman" w:cs="Times New Roman"/>
        </w:rPr>
        <w:t xml:space="preserve">ground </w:t>
      </w:r>
      <w:r w:rsidR="005B617F">
        <w:rPr>
          <w:rFonts w:ascii="Times New Roman" w:hAnsi="Times New Roman" w:cs="Times New Roman"/>
        </w:rPr>
        <w:t xml:space="preserve">between 2 and the previously determined global maximum of </w:t>
      </w:r>
      <w:r w:rsidR="005B617F" w:rsidRPr="005B617F">
        <w:rPr>
          <w:rFonts w:ascii="Times New Roman" w:hAnsi="Times New Roman" w:cs="Times New Roman"/>
          <w:b/>
          <w:bCs/>
          <w:highlight w:val="cyan"/>
          <w:u w:val="single"/>
        </w:rPr>
        <w:t>(</w:t>
      </w:r>
      <w:r w:rsidR="00336F0F">
        <w:rPr>
          <w:rFonts w:ascii="Times New Roman" w:hAnsi="Times New Roman" w:cs="Times New Roman"/>
          <w:b/>
          <w:bCs/>
          <w:highlight w:val="cyan"/>
          <w:u w:val="single"/>
        </w:rPr>
        <w:t>39.42</w:t>
      </w:r>
      <w:r w:rsidR="005B617F" w:rsidRPr="005B617F">
        <w:rPr>
          <w:rFonts w:ascii="Times New Roman" w:hAnsi="Times New Roman" w:cs="Times New Roman"/>
          <w:b/>
          <w:bCs/>
          <w:highlight w:val="cyan"/>
          <w:u w:val="single"/>
        </w:rPr>
        <w:t>)</w:t>
      </w:r>
      <w:r>
        <w:rPr>
          <w:rFonts w:ascii="Times New Roman" w:hAnsi="Times New Roman" w:cs="Times New Roman"/>
        </w:rPr>
        <w:t xml:space="preserve"> meters.</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xml:space="preserve">. This </w:t>
      </w:r>
      <w:proofErr w:type="spellStart"/>
      <w:r w:rsidR="00276796">
        <w:rPr>
          <w:rFonts w:ascii="Times New Roman" w:hAnsi="Times New Roman" w:cs="Times New Roman"/>
        </w:rPr>
        <w:t>DataFrame</w:t>
      </w:r>
      <w:proofErr w:type="spellEnd"/>
      <w:r w:rsidR="00276796">
        <w:rPr>
          <w:rFonts w:ascii="Times New Roman" w:hAnsi="Times New Roman" w:cs="Times New Roman"/>
        </w:rPr>
        <w:t xml:space="preserv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more than one ALS project</w:t>
      </w:r>
      <w:r w:rsidR="00AD222F">
        <w:rPr>
          <w:rFonts w:ascii="Times New Roman" w:hAnsi="Times New Roman" w:cs="Times New Roman"/>
        </w:rPr>
        <w:t xml:space="preserve"> (Figure 5).</w:t>
      </w:r>
    </w:p>
    <w:p w14:paraId="44D2C9D9" w14:textId="77777777" w:rsidR="00367585" w:rsidRDefault="00367585" w:rsidP="00AD222F">
      <w:pPr>
        <w:keepNext/>
        <w:spacing w:line="360" w:lineRule="auto"/>
        <w:jc w:val="center"/>
      </w:pPr>
      <w:r>
        <w:rPr>
          <w:rFonts w:ascii="Times New Roman" w:hAnsi="Times New Roman" w:cs="Times New Roman"/>
          <w:noProof/>
        </w:rPr>
        <w:lastRenderedPageBreak/>
        <w:drawing>
          <wp:inline distT="0" distB="0" distL="0" distR="0" wp14:anchorId="54228CE1" wp14:editId="16D3DACD">
            <wp:extent cx="5943600" cy="4592955"/>
            <wp:effectExtent l="0" t="0" r="0" b="0"/>
            <wp:docPr id="872787124"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87124" name="Picture 1" descr="A screen shot of a computer&#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5DF5363" w14:textId="2FDBE6A4" w:rsidR="00107CC3" w:rsidRPr="00AD222F" w:rsidRDefault="00367585" w:rsidP="00AD222F">
      <w:pPr>
        <w:pStyle w:val="Caption"/>
        <w:spacing w:line="360" w:lineRule="auto"/>
        <w:rPr>
          <w:rFonts w:ascii="Times New Roman" w:hAnsi="Times New Roman" w:cs="Times New Roman"/>
          <w:sz w:val="22"/>
          <w:szCs w:val="22"/>
        </w:rPr>
      </w:pPr>
      <w:r w:rsidRPr="00367585">
        <w:rPr>
          <w:rFonts w:ascii="Times New Roman" w:hAnsi="Times New Roman" w:cs="Times New Roman"/>
          <w:sz w:val="22"/>
          <w:szCs w:val="22"/>
        </w:rPr>
        <w:t xml:space="preserve">Figure </w:t>
      </w:r>
      <w:r w:rsidRPr="00367585">
        <w:rPr>
          <w:rFonts w:ascii="Times New Roman" w:hAnsi="Times New Roman" w:cs="Times New Roman"/>
          <w:sz w:val="22"/>
          <w:szCs w:val="22"/>
        </w:rPr>
        <w:fldChar w:fldCharType="begin"/>
      </w:r>
      <w:r w:rsidRPr="00367585">
        <w:rPr>
          <w:rFonts w:ascii="Times New Roman" w:hAnsi="Times New Roman" w:cs="Times New Roman"/>
          <w:sz w:val="22"/>
          <w:szCs w:val="22"/>
        </w:rPr>
        <w:instrText xml:space="preserve"> SEQ Figure \* ARABIC </w:instrText>
      </w:r>
      <w:r w:rsidRPr="00367585">
        <w:rPr>
          <w:rFonts w:ascii="Times New Roman" w:hAnsi="Times New Roman" w:cs="Times New Roman"/>
          <w:sz w:val="22"/>
          <w:szCs w:val="22"/>
        </w:rPr>
        <w:fldChar w:fldCharType="separate"/>
      </w:r>
      <w:r w:rsidR="0001707F">
        <w:rPr>
          <w:rFonts w:ascii="Times New Roman" w:hAnsi="Times New Roman" w:cs="Times New Roman"/>
          <w:noProof/>
          <w:sz w:val="22"/>
          <w:szCs w:val="22"/>
        </w:rPr>
        <w:t>5</w:t>
      </w:r>
      <w:r w:rsidRPr="00367585">
        <w:rPr>
          <w:rFonts w:ascii="Times New Roman" w:hAnsi="Times New Roman" w:cs="Times New Roman"/>
          <w:sz w:val="22"/>
          <w:szCs w:val="22"/>
        </w:rPr>
        <w:fldChar w:fldCharType="end"/>
      </w:r>
      <w:r w:rsidRPr="00367585">
        <w:rPr>
          <w:rFonts w:ascii="Times New Roman" w:hAnsi="Times New Roman" w:cs="Times New Roman"/>
          <w:sz w:val="22"/>
          <w:szCs w:val="22"/>
        </w:rPr>
        <w:t>: Overlapping collection scheme of ALS projects. Track shown of ATL08 segments (white polygons) passing through overlapping area (green) of separate ALS projects (blue, orange).</w:t>
      </w:r>
    </w:p>
    <w:p w14:paraId="4C4E1108" w14:textId="0B771412" w:rsidR="00AB4B9B" w:rsidRDefault="00AD222F" w:rsidP="00595E0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00AB4B9B">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0BDBA8A5" w:rsidR="00AB4B9B" w:rsidRPr="00CF07BD" w:rsidRDefault="00AB4B9B" w:rsidP="00595E0E">
      <w:pPr>
        <w:spacing w:line="360" w:lineRule="auto"/>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 xml:space="preserve">yielded some ATL08 segments with no ALS returns within their bounds. These were also removed from analyses, resulting in a final </w:t>
      </w:r>
      <w:r w:rsidR="00E93D7B" w:rsidRPr="00E93D7B">
        <w:rPr>
          <w:rFonts w:ascii="Times New Roman" w:hAnsi="Times New Roman" w:cs="Times New Roman"/>
          <w:color w:val="000000" w:themeColor="text1"/>
        </w:rPr>
        <w:t>5</w:t>
      </w:r>
      <w:r w:rsidR="00E93D7B">
        <w:rPr>
          <w:rFonts w:ascii="Times New Roman" w:hAnsi="Times New Roman" w:cs="Times New Roman"/>
          <w:color w:val="000000" w:themeColor="text1"/>
        </w:rPr>
        <w:t>3,938</w:t>
      </w:r>
      <w:r w:rsidR="00FB1344">
        <w:rPr>
          <w:rFonts w:ascii="Times New Roman" w:hAnsi="Times New Roman" w:cs="Times New Roman"/>
          <w:color w:val="000000" w:themeColor="text1"/>
        </w:rPr>
        <w:t xml:space="preserve"> of ATL08 segments. </w:t>
      </w:r>
      <w:commentRangeStart w:id="0"/>
      <w:r w:rsidR="00FB1344">
        <w:rPr>
          <w:rFonts w:ascii="Times New Roman" w:hAnsi="Times New Roman" w:cs="Times New Roman"/>
          <w:color w:val="000000" w:themeColor="text1"/>
        </w:rPr>
        <w:t xml:space="preserve">In summary, </w:t>
      </w:r>
      <w:r w:rsidR="00CF07BD">
        <w:rPr>
          <w:rFonts w:ascii="Times New Roman" w:hAnsi="Times New Roman" w:cs="Times New Roman"/>
          <w:color w:val="000000" w:themeColor="text1"/>
        </w:rPr>
        <w:t xml:space="preserve">the working set contains 6 years (2019 - 2024) of ICESat-2 ATL08 segments for which vegetation height metrics were also calculated from 2020 airborne laser scanning within each segment’s geometry.  </w:t>
      </w:r>
      <w:commentRangeEnd w:id="0"/>
      <w:r w:rsidR="00E93D7B">
        <w:rPr>
          <w:rStyle w:val="CommentReference"/>
        </w:rPr>
        <w:commentReference w:id="0"/>
      </w:r>
    </w:p>
    <w:p w14:paraId="10F1C3C6" w14:textId="09A94CF4" w:rsid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4056BC62" w:rsidR="00D15D9E" w:rsidRDefault="00AD222F" w:rsidP="00D15D9E">
      <w:pPr>
        <w:spacing w:line="360" w:lineRule="auto"/>
        <w:rPr>
          <w:rFonts w:ascii="Times New Roman" w:hAnsi="Times New Roman" w:cs="Times New Roman"/>
        </w:rPr>
      </w:pPr>
      <w:r>
        <w:rPr>
          <w:rFonts w:ascii="Times New Roman" w:hAnsi="Times New Roman" w:cs="Times New Roman"/>
        </w:rPr>
        <w:lastRenderedPageBreak/>
        <w:tab/>
      </w:r>
      <w:r w:rsidR="00D15D9E">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sidR="00D15D9E">
        <w:rPr>
          <w:rFonts w:ascii="Times New Roman" w:hAnsi="Times New Roman" w:cs="Times New Roman"/>
        </w:rPr>
        <w:fldChar w:fldCharType="begin"/>
      </w:r>
      <w:r w:rsidR="00D15D9E">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sidR="00D15D9E">
        <w:rPr>
          <w:rFonts w:ascii="Times New Roman" w:hAnsi="Times New Roman" w:cs="Times New Roman"/>
        </w:rPr>
        <w:fldChar w:fldCharType="separate"/>
      </w:r>
      <w:r w:rsidR="00D15D9E" w:rsidRPr="00D15D9E">
        <w:rPr>
          <w:rFonts w:ascii="Times New Roman" w:hAnsi="Times New Roman" w:cs="Times New Roman"/>
        </w:rPr>
        <w:t>(Radtke, 2025)</w:t>
      </w:r>
      <w:r w:rsidR="00D15D9E">
        <w:rPr>
          <w:rFonts w:ascii="Times New Roman" w:hAnsi="Times New Roman" w:cs="Times New Roman"/>
        </w:rPr>
        <w:fldChar w:fldCharType="end"/>
      </w:r>
      <w:r w:rsidR="00D15D9E">
        <w:rPr>
          <w:rFonts w:ascii="Times New Roman" w:hAnsi="Times New Roman" w:cs="Times New Roman"/>
        </w:rPr>
        <w:t xml:space="preserve">. North Carolina </w:t>
      </w:r>
      <w:r>
        <w:rPr>
          <w:rFonts w:ascii="Times New Roman" w:hAnsi="Times New Roman" w:cs="Times New Roman"/>
        </w:rPr>
        <w:t>NFI</w:t>
      </w:r>
      <w:r w:rsidR="00D15D9E">
        <w:rPr>
          <w:rFonts w:ascii="Times New Roman" w:hAnsi="Times New Roman" w:cs="Times New Roman"/>
        </w:rPr>
        <w:t xml:space="preserve"> remeasurement plots were accessed using a custom R script </w:t>
      </w:r>
      <w:r w:rsidR="00D15D9E" w:rsidRPr="00D15D9E">
        <w:rPr>
          <w:rFonts w:ascii="Times New Roman" w:hAnsi="Times New Roman" w:cs="Times New Roman"/>
          <w:b/>
          <w:bCs/>
          <w:highlight w:val="cyan"/>
          <w:u w:val="single"/>
        </w:rPr>
        <w:t>(see code appendix)</w:t>
      </w:r>
      <w:r w:rsidR="00D15D9E">
        <w:rPr>
          <w:rFonts w:ascii="Times New Roman" w:hAnsi="Times New Roman" w:cs="Times New Roman"/>
          <w:b/>
          <w:bCs/>
          <w:u w:val="single"/>
        </w:rPr>
        <w:t>.</w:t>
      </w:r>
      <w:r w:rsidR="00D15D9E">
        <w:rPr>
          <w:rFonts w:ascii="Times New Roman" w:hAnsi="Times New Roman" w:cs="Times New Roman"/>
          <w:b/>
          <w:bCs/>
        </w:rPr>
        <w:t xml:space="preserve"> </w:t>
      </w:r>
      <w:r w:rsidR="00D15D9E">
        <w:rPr>
          <w:rFonts w:ascii="Times New Roman" w:hAnsi="Times New Roman" w:cs="Times New Roman"/>
        </w:rPr>
        <w:t xml:space="preserve">This script </w:t>
      </w:r>
      <w:r w:rsidR="005F14E3">
        <w:rPr>
          <w:rFonts w:ascii="Times New Roman" w:hAnsi="Times New Roman" w:cs="Times New Roman"/>
        </w:rPr>
        <w:t xml:space="preserve">selected only remeasurement plots in the </w:t>
      </w:r>
      <w:r>
        <w:rPr>
          <w:rFonts w:ascii="Times New Roman" w:hAnsi="Times New Roman" w:cs="Times New Roman"/>
        </w:rPr>
        <w:t xml:space="preserve">NFI </w:t>
      </w:r>
      <w:r w:rsidR="005F14E3">
        <w:rPr>
          <w:rFonts w:ascii="Times New Roman" w:hAnsi="Times New Roman" w:cs="Times New Roman"/>
        </w:rPr>
        <w:t>evaluation group 372023, corresponding to plots in North Carolina (state code 37) remeasured during 2023. These plots were further subset to select only those from the 40 counties within the study area using county code attributes</w:t>
      </w:r>
      <w:r>
        <w:rPr>
          <w:rFonts w:ascii="Times New Roman" w:hAnsi="Times New Roman" w:cs="Times New Roman"/>
        </w:rPr>
        <w:t xml:space="preserve"> (Figure 6).</w:t>
      </w:r>
      <w:r w:rsidR="005F14E3">
        <w:rPr>
          <w:rFonts w:ascii="Times New Roman" w:hAnsi="Times New Roman" w:cs="Times New Roman"/>
        </w:rPr>
        <w:t xml:space="preserve"> </w:t>
      </w:r>
    </w:p>
    <w:p w14:paraId="3550662B" w14:textId="77777777" w:rsidR="00AD222F" w:rsidRDefault="00107CC3" w:rsidP="00AD222F">
      <w:pPr>
        <w:keepNext/>
        <w:spacing w:line="360" w:lineRule="auto"/>
        <w:jc w:val="center"/>
      </w:pPr>
      <w:r>
        <w:rPr>
          <w:rFonts w:ascii="Times New Roman" w:hAnsi="Times New Roman" w:cs="Times New Roman"/>
          <w:noProof/>
        </w:rPr>
        <w:drawing>
          <wp:inline distT="0" distB="0" distL="0" distR="0" wp14:anchorId="005B6B4E" wp14:editId="7F9BDA0E">
            <wp:extent cx="5943600" cy="4592955"/>
            <wp:effectExtent l="0" t="0" r="0" b="0"/>
            <wp:docPr id="1479715547"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15547" name="Picture 2" descr="A map of the united stat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5EF26CE" w14:textId="71315288" w:rsidR="00107CC3" w:rsidRPr="00AD222F" w:rsidRDefault="00AD222F" w:rsidP="00AD222F">
      <w:pPr>
        <w:pStyle w:val="Caption"/>
        <w:spacing w:line="360" w:lineRule="auto"/>
        <w:rPr>
          <w:rFonts w:ascii="Times New Roman" w:hAnsi="Times New Roman" w:cs="Times New Roman"/>
          <w:sz w:val="22"/>
          <w:szCs w:val="22"/>
        </w:rPr>
      </w:pPr>
      <w:r w:rsidRPr="00AD222F">
        <w:rPr>
          <w:rFonts w:ascii="Times New Roman" w:hAnsi="Times New Roman" w:cs="Times New Roman"/>
          <w:sz w:val="22"/>
          <w:szCs w:val="22"/>
        </w:rPr>
        <w:t xml:space="preserve">Figure </w:t>
      </w:r>
      <w:r w:rsidRPr="00AD222F">
        <w:rPr>
          <w:rFonts w:ascii="Times New Roman" w:hAnsi="Times New Roman" w:cs="Times New Roman"/>
          <w:sz w:val="22"/>
          <w:szCs w:val="22"/>
        </w:rPr>
        <w:fldChar w:fldCharType="begin"/>
      </w:r>
      <w:r w:rsidRPr="00AD222F">
        <w:rPr>
          <w:rFonts w:ascii="Times New Roman" w:hAnsi="Times New Roman" w:cs="Times New Roman"/>
          <w:sz w:val="22"/>
          <w:szCs w:val="22"/>
        </w:rPr>
        <w:instrText xml:space="preserve"> SEQ Figure \* ARABIC </w:instrText>
      </w:r>
      <w:r w:rsidRPr="00AD222F">
        <w:rPr>
          <w:rFonts w:ascii="Times New Roman" w:hAnsi="Times New Roman" w:cs="Times New Roman"/>
          <w:sz w:val="22"/>
          <w:szCs w:val="22"/>
        </w:rPr>
        <w:fldChar w:fldCharType="separate"/>
      </w:r>
      <w:r w:rsidR="0001707F">
        <w:rPr>
          <w:rFonts w:ascii="Times New Roman" w:hAnsi="Times New Roman" w:cs="Times New Roman"/>
          <w:noProof/>
          <w:sz w:val="22"/>
          <w:szCs w:val="22"/>
        </w:rPr>
        <w:t>6</w:t>
      </w:r>
      <w:r w:rsidRPr="00AD222F">
        <w:rPr>
          <w:rFonts w:ascii="Times New Roman" w:hAnsi="Times New Roman" w:cs="Times New Roman"/>
          <w:sz w:val="22"/>
          <w:szCs w:val="22"/>
        </w:rPr>
        <w:fldChar w:fldCharType="end"/>
      </w:r>
      <w:r>
        <w:rPr>
          <w:rFonts w:ascii="Times New Roman" w:hAnsi="Times New Roman" w:cs="Times New Roman"/>
          <w:sz w:val="22"/>
          <w:szCs w:val="22"/>
        </w:rPr>
        <w:t xml:space="preserve">: Counties of North Carolina within study area. County boundaries are used to subset NFI remeasurement plots using County FIPS codes. </w:t>
      </w:r>
    </w:p>
    <w:p w14:paraId="47F8A2AC" w14:textId="0F7DB518" w:rsidR="005F14E3" w:rsidRDefault="00857AFA" w:rsidP="00D15D9E">
      <w:pPr>
        <w:spacing w:line="360" w:lineRule="auto"/>
        <w:rPr>
          <w:rFonts w:ascii="Times New Roman" w:hAnsi="Times New Roman" w:cs="Times New Roman"/>
        </w:rPr>
      </w:pPr>
      <w:r>
        <w:rPr>
          <w:rFonts w:ascii="Times New Roman" w:hAnsi="Times New Roman" w:cs="Times New Roman"/>
        </w:rPr>
        <w:tab/>
      </w:r>
      <w:r w:rsidR="005F14E3">
        <w:rPr>
          <w:rFonts w:ascii="Times New Roman" w:hAnsi="Times New Roman" w:cs="Times New Roman"/>
        </w:rPr>
        <w:t xml:space="preserve">Unique plot sequence numbers were extracted from </w:t>
      </w:r>
      <w:r w:rsidR="00AD222F">
        <w:rPr>
          <w:rFonts w:ascii="Times New Roman" w:hAnsi="Times New Roman" w:cs="Times New Roman"/>
        </w:rPr>
        <w:t>NFI</w:t>
      </w:r>
      <w:r w:rsidR="005F14E3">
        <w:rPr>
          <w:rFonts w:ascii="Times New Roman" w:hAnsi="Times New Roman" w:cs="Times New Roman"/>
        </w:rPr>
        <w:t xml:space="preserve"> plots within the study area counties. For these sequence numbers, the plot, condition, and tree tables were extracted from the </w:t>
      </w:r>
      <w:r w:rsidR="005F14E3">
        <w:rPr>
          <w:rFonts w:ascii="Times New Roman" w:hAnsi="Times New Roman" w:cs="Times New Roman"/>
        </w:rPr>
        <w:lastRenderedPageBreak/>
        <w:t xml:space="preserve">North Carolina FIADB. These tables were joined into an R </w:t>
      </w:r>
      <w:proofErr w:type="spellStart"/>
      <w:r w:rsidR="005F14E3">
        <w:rPr>
          <w:rFonts w:ascii="Times New Roman" w:hAnsi="Times New Roman" w:cs="Times New Roman"/>
        </w:rPr>
        <w:t>dataframe</w:t>
      </w:r>
      <w:proofErr w:type="spellEnd"/>
      <w:r w:rsidR="005F14E3">
        <w:rPr>
          <w:rFonts w:ascii="Times New Roman" w:hAnsi="Times New Roman" w:cs="Times New Roman"/>
        </w:rPr>
        <w:t xml:space="preserve"> to provide </w:t>
      </w:r>
      <w:r w:rsidR="005F14E3">
        <w:rPr>
          <w:rFonts w:ascii="Times New Roman" w:hAnsi="Times New Roman" w:cs="Times New Roman"/>
          <w:i/>
          <w:iCs/>
        </w:rPr>
        <w:t xml:space="preserve">current </w:t>
      </w:r>
      <w:r w:rsidR="005F14E3">
        <w:rPr>
          <w:rFonts w:ascii="Times New Roman" w:hAnsi="Times New Roman" w:cs="Times New Roman"/>
        </w:rPr>
        <w:t xml:space="preserve">measurements. </w:t>
      </w:r>
    </w:p>
    <w:p w14:paraId="49556D97" w14:textId="45D29E91"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sample plot, condition, and tree data records were gathered from the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445E0F3E" w:rsidR="005F14E3" w:rsidRPr="005F14E3" w:rsidRDefault="005F14E3" w:rsidP="00D15D9E">
      <w:pPr>
        <w:spacing w:line="360" w:lineRule="auto"/>
        <w:rPr>
          <w:rFonts w:ascii="Times New Roman" w:hAnsi="Times New Roman" w:cs="Times New Roman"/>
        </w:rPr>
      </w:pPr>
      <w:r>
        <w:rPr>
          <w:rFonts w:ascii="Times New Roman" w:hAnsi="Times New Roman" w:cs="Times New Roman"/>
        </w:rPr>
        <w:tab/>
        <w:t xml:space="preserve">Current and historical measurements were joined by matching state, survey unit, county, plot, subplot, and species-specific individual tree records. This provided a single R </w:t>
      </w:r>
      <w:proofErr w:type="spellStart"/>
      <w:r>
        <w:rPr>
          <w:rFonts w:ascii="Times New Roman" w:hAnsi="Times New Roman" w:cs="Times New Roman"/>
        </w:rPr>
        <w:t>dataframe</w:t>
      </w:r>
      <w:proofErr w:type="spellEnd"/>
      <w:r>
        <w:rPr>
          <w:rFonts w:ascii="Times New Roman" w:hAnsi="Times New Roman" w:cs="Times New Roman"/>
        </w:rPr>
        <w:t xml:space="preserve"> of individual tree growth data on </w:t>
      </w:r>
      <w:r w:rsidR="00AD222F">
        <w:rPr>
          <w:rFonts w:ascii="Times New Roman" w:hAnsi="Times New Roman" w:cs="Times New Roman"/>
        </w:rPr>
        <w:t>NFI</w:t>
      </w:r>
      <w:r>
        <w:rPr>
          <w:rFonts w:ascii="Times New Roman" w:hAnsi="Times New Roman" w:cs="Times New Roman"/>
        </w:rPr>
        <w:t xml:space="preserve">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C50D20">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1653C681" w:rsidR="00C50D20" w:rsidRPr="00817346" w:rsidRDefault="00C50D20" w:rsidP="00C50D20">
      <w:pPr>
        <w:spacing w:line="360" w:lineRule="auto"/>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w:t>
      </w:r>
      <w:r w:rsidR="00817346" w:rsidRPr="00C6078A">
        <w:rPr>
          <w:rFonts w:ascii="Times New Roman" w:hAnsi="Times New Roman" w:cs="Times New Roman"/>
        </w:rPr>
        <w:t>version</w:t>
      </w:r>
      <w:r w:rsidR="00C6078A" w:rsidRPr="00C6078A">
        <w:rPr>
          <w:rFonts w:ascii="Times New Roman" w:hAnsi="Times New Roman" w:cs="Times New Roman"/>
        </w:rPr>
        <w:t xml:space="preserve"> 4.3.2</w:t>
      </w:r>
      <w:r w:rsidR="00C6078A">
        <w:rPr>
          <w:rFonts w:ascii="Times New Roman" w:hAnsi="Times New Roman" w:cs="Times New Roman"/>
        </w:rPr>
        <w:t xml:space="preserve"> </w:t>
      </w:r>
      <w:r w:rsidR="00C6078A">
        <w:rPr>
          <w:rFonts w:ascii="Times New Roman" w:hAnsi="Times New Roman" w:cs="Times New Roman"/>
        </w:rPr>
        <w:fldChar w:fldCharType="begin"/>
      </w:r>
      <w:r w:rsidR="00C6078A">
        <w:rPr>
          <w:rFonts w:ascii="Times New Roman" w:hAnsi="Times New Roman" w:cs="Times New Roman"/>
        </w:rPr>
        <w:instrText xml:space="preserve"> ADDIN ZOTERO_ITEM CSL_CITATION {"citationID":"IYwd6L8L","properties":{"formattedCitation":"(R  Core Team, 2023)","plainCitation":"(R  Core Team, 2023)","noteIndex":0},"citationItems":[{"id":485,"uris":["http://zotero.org/users/16907877/items/6722JYZQ"],"itemData":{"id":485,"type":"software","event-place":"Vienna, Austria","publisher":"R Foundation for Statistical Computing","publisher-place":"Vienna, Austria","title":"R: A Language for Statistical Computing","URL":"https://www.R-project.org/","version":"4.3.2","author":[{"literal":"R  Core Team"}],"issued":{"date-parts":[["2023"]]},"citation-key":"rcoreteamLanguageStatisticalComputing2023"}}],"schema":"https://github.com/citation-style-language/schema/raw/master/csl-citation.json"} </w:instrText>
      </w:r>
      <w:r w:rsidR="00C6078A">
        <w:rPr>
          <w:rFonts w:ascii="Times New Roman" w:hAnsi="Times New Roman" w:cs="Times New Roman"/>
        </w:rPr>
        <w:fldChar w:fldCharType="separate"/>
      </w:r>
      <w:r w:rsidR="00C6078A" w:rsidRPr="00C6078A">
        <w:rPr>
          <w:rFonts w:ascii="Times New Roman" w:hAnsi="Times New Roman" w:cs="Times New Roman"/>
        </w:rPr>
        <w:t>(R  Core Team, 2023)</w:t>
      </w:r>
      <w:r w:rsidR="00C6078A">
        <w:rPr>
          <w:rFonts w:ascii="Times New Roman" w:hAnsi="Times New Roman" w:cs="Times New Roman"/>
        </w:rPr>
        <w:fldChar w:fldCharType="end"/>
      </w:r>
      <w:r w:rsidR="00C6078A">
        <w:rPr>
          <w:rFonts w:ascii="Times New Roman" w:hAnsi="Times New Roman" w:cs="Times New Roman"/>
        </w:rPr>
        <w:t>.</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420D9993" w:rsidR="00C50D20" w:rsidRDefault="00BF3CCA" w:rsidP="00C50D20">
      <w:pPr>
        <w:spacing w:line="360" w:lineRule="auto"/>
        <w:rPr>
          <w:rFonts w:ascii="Times New Roman" w:hAnsi="Times New Roman" w:cs="Times New Roman"/>
        </w:rPr>
      </w:pPr>
      <w:r>
        <w:rPr>
          <w:rFonts w:ascii="Times New Roman" w:hAnsi="Times New Roman" w:cs="Times New Roman"/>
        </w:rPr>
        <w:tab/>
      </w:r>
      <w:r w:rsidR="00C50D20">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Pr>
          <w:rFonts w:ascii="Times New Roman" w:hAnsi="Times New Roman" w:cs="Times New Roman"/>
        </w:rPr>
        <w:t xml:space="preserve">reported ATL08 canopy heights at face value. To </w:t>
      </w:r>
      <w:r w:rsidR="00C50D20">
        <w:rPr>
          <w:rFonts w:ascii="Times New Roman" w:hAnsi="Times New Roman" w:cs="Times New Roman"/>
        </w:rPr>
        <w:t>do so, we</w:t>
      </w:r>
      <w:r>
        <w:rPr>
          <w:rFonts w:ascii="Times New Roman" w:hAnsi="Times New Roman" w:cs="Times New Roman"/>
        </w:rPr>
        <w:t xml:space="preserve"> use a linear regression to compare ATL08 canopy heigh estimations against ALS-derived canopy heights within the bounds of each ATL08 segment </w:t>
      </w:r>
      <w:r w:rsidRPr="00BF3CCA">
        <w:rPr>
          <w:rFonts w:ascii="Times New Roman" w:hAnsi="Times New Roman" w:cs="Times New Roman"/>
          <w:highlight w:val="cyan"/>
        </w:rPr>
        <w:t>(section 2.3.2)</w:t>
      </w:r>
      <w:r>
        <w:rPr>
          <w:rFonts w:ascii="Times New Roman" w:hAnsi="Times New Roman" w:cs="Times New Roman"/>
        </w:rPr>
        <w:t xml:space="preserve">. </w:t>
      </w:r>
    </w:p>
    <w:p w14:paraId="373C7667" w14:textId="2021F5B6" w:rsidR="00BF3CCA" w:rsidRDefault="00BF3CCA" w:rsidP="00C50D20">
      <w:pPr>
        <w:spacing w:line="360" w:lineRule="auto"/>
        <w:rPr>
          <w:rFonts w:ascii="Times New Roman" w:hAnsi="Times New Roman" w:cs="Times New Roman"/>
        </w:rPr>
      </w:pPr>
      <w:r>
        <w:rPr>
          <w:rFonts w:ascii="Times New Roman" w:hAnsi="Times New Roman" w:cs="Times New Roman"/>
        </w:rPr>
        <w:tab/>
        <w:t>To align with the timing of ALS data, ATL08 segments were restricted to only those acquired during the year of 2020, resulting i</w:t>
      </w:r>
      <w:r w:rsidR="00E36BE8">
        <w:rPr>
          <w:rFonts w:ascii="Times New Roman" w:hAnsi="Times New Roman" w:cs="Times New Roman"/>
        </w:rPr>
        <w:t xml:space="preserve">n </w:t>
      </w:r>
      <w:r w:rsidR="00E36BE8">
        <w:rPr>
          <w:rFonts w:ascii="Times New Roman" w:hAnsi="Times New Roman" w:cs="Times New Roman"/>
          <w:b/>
          <w:bCs/>
          <w:u w:val="single"/>
        </w:rPr>
        <w:t>(validation set)</w:t>
      </w:r>
      <w:r w:rsidR="00E36BE8">
        <w:rPr>
          <w:rFonts w:ascii="Times New Roman" w:hAnsi="Times New Roman" w:cs="Times New Roman"/>
        </w:rPr>
        <w:t xml:space="preserve"> </w:t>
      </w:r>
      <w:r>
        <w:rPr>
          <w:rFonts w:ascii="Times New Roman" w:hAnsi="Times New Roman" w:cs="Times New Roman"/>
        </w:rPr>
        <w:t xml:space="preserve">segments. </w:t>
      </w:r>
      <w:r w:rsidR="00E36BE8">
        <w:rPr>
          <w:rFonts w:ascii="Times New Roman" w:hAnsi="Times New Roman" w:cs="Times New Roman"/>
        </w:rPr>
        <w:t xml:space="preserve">Though the ALS data was collected in the winter months of late 2019 to early 2020, this was deemed to provide adequate temporal coincidence with ATL08 data.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w:t>
      </w:r>
    </w:p>
    <w:p w14:paraId="6EE2AD19" w14:textId="738793F4" w:rsidR="00E36BE8" w:rsidRPr="0029418A" w:rsidRDefault="00E36BE8" w:rsidP="00C50D20">
      <w:pPr>
        <w:spacing w:line="360" w:lineRule="auto"/>
        <w:rPr>
          <w:rFonts w:ascii="Times New Roman" w:hAnsi="Times New Roman" w:cs="Times New Roman"/>
        </w:rPr>
      </w:pPr>
      <w:r>
        <w:rPr>
          <w:rFonts w:ascii="Times New Roman" w:hAnsi="Times New Roman" w:cs="Times New Roman"/>
        </w:rPr>
        <w:tab/>
        <w:t xml:space="preserve">For the validation set, the correlation between ATL08 and ALS canopy height metrics was assessed with a Theil-Sen regression model from the </w:t>
      </w:r>
      <w:proofErr w:type="spellStart"/>
      <w:r>
        <w:rPr>
          <w:rFonts w:ascii="Times New Roman" w:hAnsi="Times New Roman" w:cs="Times New Roman"/>
          <w:i/>
          <w:iCs/>
        </w:rPr>
        <w:t>RobustLinearReg</w:t>
      </w:r>
      <w:proofErr w:type="spellEnd"/>
      <w:r>
        <w:rPr>
          <w:rFonts w:ascii="Times New Roman" w:hAnsi="Times New Roman" w:cs="Times New Roman"/>
          <w:i/>
          <w:iCs/>
        </w:rPr>
        <w:t xml:space="preserve"> </w:t>
      </w:r>
      <w:r>
        <w:rPr>
          <w:rFonts w:ascii="Times New Roman" w:hAnsi="Times New Roman" w:cs="Times New Roman"/>
        </w:rPr>
        <w:t xml:space="preserve">package in R </w:t>
      </w:r>
      <w:r w:rsidR="0029418A">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Pr>
          <w:rFonts w:ascii="Times New Roman" w:hAnsi="Times New Roman" w:cs="Times New Roman"/>
        </w:rPr>
        <w:fldChar w:fldCharType="separate"/>
      </w:r>
      <w:r w:rsidR="0029418A" w:rsidRPr="0029418A">
        <w:rPr>
          <w:rFonts w:ascii="Times New Roman" w:hAnsi="Times New Roman" w:cs="Times New Roman"/>
        </w:rPr>
        <w:t>(Hurtado, 2020</w:t>
      </w:r>
      <w:r w:rsidR="0029418A">
        <w:rPr>
          <w:rFonts w:ascii="Times New Roman" w:hAnsi="Times New Roman" w:cs="Times New Roman"/>
        </w:rPr>
        <w:t xml:space="preserve">; </w:t>
      </w:r>
      <w:r w:rsidR="0029418A" w:rsidRPr="0029418A">
        <w:rPr>
          <w:rFonts w:ascii="Times New Roman" w:hAnsi="Times New Roman" w:cs="Times New Roman"/>
          <w:highlight w:val="cyan"/>
        </w:rPr>
        <w:t>see appendix for code</w:t>
      </w:r>
      <w:r w:rsidR="0029418A" w:rsidRPr="0029418A">
        <w:rPr>
          <w:rFonts w:ascii="Times New Roman" w:hAnsi="Times New Roman" w:cs="Times New Roman"/>
        </w:rPr>
        <w:t>)</w:t>
      </w:r>
      <w:r w:rsidR="0029418A">
        <w:rPr>
          <w:rFonts w:ascii="Times New Roman" w:hAnsi="Times New Roman" w:cs="Times New Roman"/>
        </w:rPr>
        <w:fldChar w:fldCharType="end"/>
      </w:r>
      <w:r w:rsidR="0029418A">
        <w:rPr>
          <w:rFonts w:ascii="Times New Roman" w:hAnsi="Times New Roman" w:cs="Times New Roman"/>
        </w:rPr>
        <w:t>.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w:t>
      </w:r>
      <w:r w:rsidR="0029418A">
        <w:rPr>
          <w:rFonts w:ascii="Times New Roman" w:hAnsi="Times New Roman" w:cs="Times New Roman"/>
        </w:rPr>
        <w:lastRenderedPageBreak/>
        <w:t>variable (</w:t>
      </w:r>
      <w:proofErr w:type="spellStart"/>
      <w:r w:rsidR="0029418A">
        <w:rPr>
          <w:rFonts w:ascii="Times New Roman" w:hAnsi="Times New Roman" w:cs="Times New Roman"/>
          <w:i/>
          <w:iCs/>
        </w:rPr>
        <w:t>h_canopy</w:t>
      </w:r>
      <w:proofErr w:type="spellEnd"/>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5496D9DE" w:rsidR="0044291D" w:rsidRDefault="0044291D" w:rsidP="0044291D">
      <w:pPr>
        <w:spacing w:line="360" w:lineRule="auto"/>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Pr>
          <w:rFonts w:ascii="Times New Roman" w:hAnsi="Times New Roman" w:cs="Times New Roman"/>
        </w:rPr>
        <w:fldChar w:fldCharType="begin"/>
      </w:r>
      <w:r w:rsidR="00423643">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w:instrText>
      </w:r>
      <w:r w:rsidR="00423643" w:rsidRPr="0071679E">
        <w:rPr>
          <w:rFonts w:ascii="Times New Roman" w:hAnsi="Times New Roman" w:cs="Times New Roman"/>
        </w:rPr>
        <w:instrText xml:space="preserve">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Pr>
          <w:rFonts w:ascii="Times New Roman" w:hAnsi="Times New Roman" w:cs="Times New Roman"/>
        </w:rPr>
        <w:fldChar w:fldCharType="separate"/>
      </w:r>
      <w:r w:rsidR="00423643" w:rsidRPr="0071679E">
        <w:rPr>
          <w:rFonts w:ascii="Times New Roman" w:hAnsi="Times New Roman" w:cs="Times New Roman"/>
        </w:rPr>
        <w:t>(Markus et al., 2017; Neuenschwander et al., 2023; Neumann et al., 2019)</w:t>
      </w:r>
      <w:r w:rsidR="006770FA">
        <w:rPr>
          <w:rFonts w:ascii="Times New Roman" w:hAnsi="Times New Roman" w:cs="Times New Roman"/>
        </w:rPr>
        <w:fldChar w:fldCharType="end"/>
      </w:r>
      <w:r w:rsidR="00423643" w:rsidRPr="0071679E">
        <w:rPr>
          <w:rFonts w:ascii="Times New Roman" w:hAnsi="Times New Roman" w:cs="Times New Roman"/>
        </w:rPr>
        <w:t xml:space="preserve">. </w:t>
      </w:r>
      <w:r w:rsidR="00423643" w:rsidRPr="00423643">
        <w:rPr>
          <w:rFonts w:ascii="Times New Roman" w:hAnsi="Times New Roman" w:cs="Times New Roman"/>
        </w:rPr>
        <w:t>As such, each year of ATL08 segment data is a</w:t>
      </w:r>
      <w:r w:rsidR="00423643">
        <w:rPr>
          <w:rFonts w:ascii="Times New Roman" w:hAnsi="Times New Roman" w:cs="Times New Roman"/>
        </w:rPr>
        <w:t xml:space="preserve"> </w:t>
      </w:r>
      <w:r w:rsidR="00FF63E4">
        <w:rPr>
          <w:rFonts w:ascii="Times New Roman" w:hAnsi="Times New Roman" w:cs="Times New Roman"/>
        </w:rPr>
        <w:t>spatially distinct</w:t>
      </w:r>
      <w:r w:rsidR="00423643">
        <w:rPr>
          <w:rFonts w:ascii="Times New Roman" w:hAnsi="Times New Roman" w:cs="Times New Roman"/>
        </w:rPr>
        <w:t xml:space="preserve"> </w:t>
      </w:r>
      <w:r w:rsidR="00267F00">
        <w:rPr>
          <w:rFonts w:ascii="Times New Roman" w:hAnsi="Times New Roman" w:cs="Times New Roman"/>
        </w:rPr>
        <w:t>‘</w:t>
      </w:r>
      <w:r w:rsidR="00423643">
        <w:rPr>
          <w:rFonts w:ascii="Times New Roman" w:hAnsi="Times New Roman" w:cs="Times New Roman"/>
        </w:rPr>
        <w:t>sample</w:t>
      </w:r>
      <w:r w:rsidR="00267F00">
        <w:rPr>
          <w:rFonts w:ascii="Times New Roman" w:hAnsi="Times New Roman" w:cs="Times New Roman"/>
        </w:rPr>
        <w:t xml:space="preserve">’ </w:t>
      </w:r>
      <w:r w:rsidR="00423643">
        <w:rPr>
          <w:rFonts w:ascii="Times New Roman" w:hAnsi="Times New Roman" w:cs="Times New Roman"/>
        </w:rPr>
        <w:t xml:space="preserve">of the study area </w:t>
      </w:r>
      <w:r w:rsidR="00423643" w:rsidRPr="00423643">
        <w:rPr>
          <w:rFonts w:ascii="Times New Roman" w:hAnsi="Times New Roman" w:cs="Times New Roman"/>
          <w:b/>
          <w:bCs/>
          <w:highlight w:val="cyan"/>
          <w:u w:val="single"/>
        </w:rPr>
        <w:t>(Figure 7</w:t>
      </w:r>
      <w:r w:rsidR="00423643">
        <w:rPr>
          <w:rFonts w:ascii="Times New Roman" w:hAnsi="Times New Roman" w:cs="Times New Roman"/>
          <w:b/>
          <w:bCs/>
          <w:u w:val="single"/>
        </w:rPr>
        <w:t>)</w:t>
      </w:r>
    </w:p>
    <w:p w14:paraId="0975FB12" w14:textId="77777777" w:rsidR="00863DE0" w:rsidRPr="00863DE0" w:rsidRDefault="00863DE0" w:rsidP="00863DE0">
      <w:pPr>
        <w:keepNext/>
        <w:spacing w:line="360" w:lineRule="auto"/>
        <w:jc w:val="center"/>
        <w:rPr>
          <w:rFonts w:ascii="Times New Roman" w:hAnsi="Times New Roman" w:cs="Times New Roman"/>
          <w:sz w:val="22"/>
          <w:szCs w:val="22"/>
        </w:rPr>
      </w:pPr>
      <w:r w:rsidRPr="00863DE0">
        <w:rPr>
          <w:rFonts w:ascii="Times New Roman" w:hAnsi="Times New Roman" w:cs="Times New Roman"/>
          <w:b/>
          <w:bCs/>
          <w:noProof/>
          <w:sz w:val="22"/>
          <w:szCs w:val="22"/>
        </w:rPr>
        <w:drawing>
          <wp:inline distT="0" distB="0" distL="0" distR="0" wp14:anchorId="2E7821DA" wp14:editId="6CFA986D">
            <wp:extent cx="5943600" cy="842645"/>
            <wp:effectExtent l="0" t="0" r="0" b="0"/>
            <wp:docPr id="1503608535" name="Picture 5"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08535" name="Picture 5" descr="A purple and yellow ligh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842645"/>
                    </a:xfrm>
                    <a:prstGeom prst="rect">
                      <a:avLst/>
                    </a:prstGeom>
                  </pic:spPr>
                </pic:pic>
              </a:graphicData>
            </a:graphic>
          </wp:inline>
        </w:drawing>
      </w:r>
    </w:p>
    <w:p w14:paraId="2E581277" w14:textId="1C4882E3" w:rsidR="00863DE0" w:rsidRPr="00863DE0" w:rsidRDefault="00863DE0" w:rsidP="00863DE0">
      <w:pPr>
        <w:pStyle w:val="Caption"/>
        <w:spacing w:line="360" w:lineRule="auto"/>
        <w:rPr>
          <w:rFonts w:ascii="Times New Roman" w:hAnsi="Times New Roman" w:cs="Times New Roman"/>
          <w:b/>
          <w:bCs/>
          <w:sz w:val="22"/>
          <w:szCs w:val="22"/>
          <w:u w:val="single"/>
        </w:rPr>
      </w:pPr>
      <w:r w:rsidRPr="00863DE0">
        <w:rPr>
          <w:rFonts w:ascii="Times New Roman" w:hAnsi="Times New Roman" w:cs="Times New Roman"/>
          <w:sz w:val="22"/>
          <w:szCs w:val="22"/>
        </w:rPr>
        <w:t xml:space="preserve">Figure </w:t>
      </w:r>
      <w:r w:rsidRPr="00863DE0">
        <w:rPr>
          <w:rFonts w:ascii="Times New Roman" w:hAnsi="Times New Roman" w:cs="Times New Roman"/>
          <w:sz w:val="22"/>
          <w:szCs w:val="22"/>
        </w:rPr>
        <w:fldChar w:fldCharType="begin"/>
      </w:r>
      <w:r w:rsidRPr="00863DE0">
        <w:rPr>
          <w:rFonts w:ascii="Times New Roman" w:hAnsi="Times New Roman" w:cs="Times New Roman"/>
          <w:sz w:val="22"/>
          <w:szCs w:val="22"/>
        </w:rPr>
        <w:instrText xml:space="preserve"> SEQ Figure \* ARABIC </w:instrText>
      </w:r>
      <w:r w:rsidRPr="00863DE0">
        <w:rPr>
          <w:rFonts w:ascii="Times New Roman" w:hAnsi="Times New Roman" w:cs="Times New Roman"/>
          <w:sz w:val="22"/>
          <w:szCs w:val="22"/>
        </w:rPr>
        <w:fldChar w:fldCharType="separate"/>
      </w:r>
      <w:r w:rsidR="0001707F">
        <w:rPr>
          <w:rFonts w:ascii="Times New Roman" w:hAnsi="Times New Roman" w:cs="Times New Roman"/>
          <w:noProof/>
          <w:sz w:val="22"/>
          <w:szCs w:val="22"/>
        </w:rPr>
        <w:t>7</w:t>
      </w:r>
      <w:r w:rsidRPr="00863DE0">
        <w:rPr>
          <w:rFonts w:ascii="Times New Roman" w:hAnsi="Times New Roman" w:cs="Times New Roman"/>
          <w:sz w:val="22"/>
          <w:szCs w:val="22"/>
        </w:rPr>
        <w:fldChar w:fldCharType="end"/>
      </w:r>
      <w:r w:rsidRPr="00863DE0">
        <w:rPr>
          <w:rFonts w:ascii="Times New Roman" w:hAnsi="Times New Roman" w:cs="Times New Roman"/>
          <w:sz w:val="22"/>
          <w:szCs w:val="22"/>
        </w:rPr>
        <w:t>: Spatial distribution of each year’s ATL08 segments across the study area. Separate plots unique plots with unique color used for each year’s segments.</w:t>
      </w:r>
      <w:r>
        <w:rPr>
          <w:rFonts w:ascii="Times New Roman" w:hAnsi="Times New Roman" w:cs="Times New Roman"/>
          <w:sz w:val="22"/>
          <w:szCs w:val="22"/>
        </w:rPr>
        <w:t xml:space="preserve"> Each year of ATL08 segments do not align, but shift spatially to provide greater spatial coverage. </w:t>
      </w:r>
    </w:p>
    <w:p w14:paraId="4E170688" w14:textId="3FF5D412" w:rsidR="00423643" w:rsidRPr="00097914" w:rsidRDefault="00863DE0" w:rsidP="0044291D">
      <w:pPr>
        <w:spacing w:line="360" w:lineRule="auto"/>
        <w:rPr>
          <w:rFonts w:ascii="Times New Roman" w:hAnsi="Times New Roman" w:cs="Times New Roman"/>
        </w:rPr>
      </w:pPr>
      <w:r>
        <w:rPr>
          <w:rFonts w:ascii="Times New Roman" w:hAnsi="Times New Roman" w:cs="Times New Roman"/>
          <w:color w:val="000000" w:themeColor="text1"/>
        </w:rPr>
        <w:tab/>
      </w:r>
      <w:r w:rsidR="00267F00">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sidR="00267F00">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trends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are 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FF63E4">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3D440CD7" w:rsidR="00FF63E4" w:rsidRDefault="00FF63E4" w:rsidP="00FF63E4">
      <w:pPr>
        <w:spacing w:line="360" w:lineRule="auto"/>
        <w:rPr>
          <w:rFonts w:ascii="Times New Roman" w:hAnsi="Times New Roman" w:cs="Times New Roman"/>
          <w:b/>
          <w:bCs/>
          <w:u w:val="single"/>
        </w:rPr>
      </w:pPr>
      <w:r>
        <w:rPr>
          <w:rFonts w:ascii="Times New Roman" w:hAnsi="Times New Roman" w:cs="Times New Roman"/>
        </w:rPr>
        <w:t xml:space="preserve">To generate the population of forests within our study area, we used NLCD land cover data to randomly select 50,000 pixels from all forest cover types </w:t>
      </w:r>
      <w:r w:rsidR="009C2898">
        <w:rPr>
          <w:rFonts w:ascii="Times New Roman" w:hAnsi="Times New Roman" w:cs="Times New Roman"/>
        </w:rPr>
        <w:t>with</w:t>
      </w:r>
      <w:r>
        <w:rPr>
          <w:rFonts w:ascii="Times New Roman" w:hAnsi="Times New Roman" w:cs="Times New Roman"/>
        </w:rPr>
        <w:t xml:space="preserve"> a custom Python script </w:t>
      </w:r>
      <w:r w:rsidRPr="00FF63E4">
        <w:rPr>
          <w:rFonts w:ascii="Times New Roman" w:hAnsi="Times New Roman" w:cs="Times New Roman"/>
          <w:b/>
          <w:bCs/>
          <w:highlight w:val="cyan"/>
          <w:u w:val="single"/>
        </w:rPr>
        <w:t>(see code appendix)</w:t>
      </w:r>
    </w:p>
    <w:p w14:paraId="5C67C401" w14:textId="3C3F6847" w:rsidR="00FF63E4" w:rsidRPr="00FF63E4" w:rsidRDefault="00FF63E4" w:rsidP="00FF63E4">
      <w:pPr>
        <w:spacing w:line="360" w:lineRule="auto"/>
        <w:rPr>
          <w:rFonts w:ascii="Times New Roman" w:hAnsi="Times New Roman" w:cs="Times New Roman"/>
        </w:rPr>
      </w:pPr>
      <w:r>
        <w:rPr>
          <w:rFonts w:ascii="Times New Roman" w:hAnsi="Times New Roman" w:cs="Times New Roman"/>
        </w:rPr>
        <w:lastRenderedPageBreak/>
        <w:t xml:space="preserve">For each selected pixel, we create an ATL08 segment at its center and extract the ALS canopy height within the segment </w:t>
      </w:r>
      <w:r>
        <w:rPr>
          <w:rFonts w:ascii="Times New Roman" w:hAnsi="Times New Roman" w:cs="Times New Roman"/>
          <w:b/>
          <w:bCs/>
          <w:u w:val="single"/>
        </w:rPr>
        <w:t>(see appendix for code).</w:t>
      </w:r>
      <w:r w:rsidRPr="00FF63E4">
        <w:rPr>
          <w:rFonts w:ascii="Times New Roman" w:hAnsi="Times New Roman" w:cs="Times New Roman"/>
        </w:rPr>
        <w:t xml:space="preserve"> </w:t>
      </w:r>
      <w:r w:rsidR="009C2898">
        <w:rPr>
          <w:rFonts w:ascii="Times New Roman" w:hAnsi="Times New Roman" w:cs="Times New Roman"/>
        </w:rPr>
        <w:t>Altogether</w:t>
      </w:r>
      <w:r>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FF63E4">
      <w:pPr>
        <w:spacing w:line="360" w:lineRule="auto"/>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 (</w:t>
      </w:r>
      <w:r w:rsidR="009C2898">
        <w:rPr>
          <w:rFonts w:ascii="Times New Roman" w:hAnsi="Times New Roman" w:cs="Times New Roman"/>
          <w:b/>
          <w:bCs/>
          <w:u w:val="single"/>
        </w:rPr>
        <w:t>see appendix for code)</w:t>
      </w:r>
      <w:r w:rsidR="009C2898">
        <w:rPr>
          <w:rFonts w:ascii="Times New Roman" w:hAnsi="Times New Roman" w:cs="Times New Roman"/>
        </w:rPr>
        <w:t xml:space="preserve">. Separate KDE functions were created for each sample. If each sample’s distribution of ALS canopy heights </w:t>
      </w:r>
      <w:r w:rsidR="000C445D">
        <w:rPr>
          <w:rFonts w:ascii="Times New Roman" w:hAnsi="Times New Roman" w:cs="Times New Roman"/>
        </w:rPr>
        <w:t xml:space="preserve">is in agreement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26ABDBDF" w14:textId="77777777" w:rsidR="0020091A" w:rsidRDefault="0020091A" w:rsidP="000C445D">
      <w:pPr>
        <w:spacing w:line="360" w:lineRule="auto"/>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0C445D">
        <w:rPr>
          <w:rFonts w:ascii="Times New Roman" w:hAnsi="Times New Roman" w:cs="Times New Roman"/>
        </w:rPr>
        <w:t xml:space="preserve"> rather than against the population. W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5</w:t>
      </w:r>
      <w:r w:rsidR="00510BDC">
        <w:rPr>
          <w:rFonts w:ascii="Times New Roman" w:hAnsi="Times New Roman" w:cs="Times New Roman"/>
        </w:rPr>
        <w:t xml:space="preserve">; </w:t>
      </w:r>
      <w:r w:rsidR="00510BDC" w:rsidRPr="00510BDC">
        <w:rPr>
          <w:rFonts w:ascii="Times New Roman" w:hAnsi="Times New Roman" w:cs="Times New Roman"/>
          <w:highlight w:val="cyan"/>
        </w:rPr>
        <w:t>see appendix for code</w:t>
      </w:r>
      <w:r w:rsidR="00510BDC" w:rsidRPr="00510BDC">
        <w:rPr>
          <w:rFonts w:ascii="Times New Roman" w:hAnsi="Times New Roman" w:cs="Times New Roman"/>
        </w:rPr>
        <w:t>)</w:t>
      </w:r>
      <w:r w:rsidR="00510BDC">
        <w:rPr>
          <w:rFonts w:ascii="Times New Roman" w:hAnsi="Times New Roman" w:cs="Times New Roman"/>
        </w:rPr>
        <w:fldChar w:fldCharType="end"/>
      </w:r>
      <w:r w:rsidR="00510BDC">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0C445D">
      <w:pPr>
        <w:spacing w:line="360" w:lineRule="auto"/>
        <w:rPr>
          <w:rFonts w:ascii="Times New Roman" w:hAnsi="Times New Roman" w:cs="Times New Roman"/>
          <w:i/>
          <w:iCs/>
        </w:rPr>
      </w:pPr>
      <w:r>
        <w:rPr>
          <w:rFonts w:ascii="Times New Roman" w:hAnsi="Times New Roman" w:cs="Times New Roman"/>
        </w:rPr>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3BEE7BCB" w:rsidR="00866BCE" w:rsidRPr="00866BCE" w:rsidRDefault="00866BCE" w:rsidP="000C445D">
      <w:pPr>
        <w:spacing w:line="360" w:lineRule="auto"/>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in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08B18306" w14:textId="79487B43" w:rsidR="00F72C92" w:rsidRDefault="00476E78" w:rsidP="00F72C92">
      <w:pPr>
        <w:spacing w:line="360" w:lineRule="auto"/>
        <w:rPr>
          <w:rFonts w:ascii="Times New Roman" w:hAnsi="Times New Roman" w:cs="Times New Roman"/>
        </w:rPr>
      </w:pPr>
      <w:r>
        <w:rPr>
          <w:rFonts w:ascii="Times New Roman" w:hAnsi="Times New Roman" w:cs="Times New Roman"/>
        </w:rPr>
        <w:tab/>
      </w:r>
      <w:proofErr w:type="spellStart"/>
      <w:r w:rsidR="00947761">
        <w:rPr>
          <w:rFonts w:ascii="Times New Roman" w:hAnsi="Times New Roman" w:cs="Times New Roman"/>
        </w:rPr>
        <w:t>ata</w:t>
      </w:r>
      <w:proofErr w:type="spellEnd"/>
      <w:r w:rsidR="00947761">
        <w:rPr>
          <w:rFonts w:ascii="Times New Roman" w:hAnsi="Times New Roman" w:cs="Times New Roman"/>
        </w:rPr>
        <w:t xml:space="preserve"> from NFI</w:t>
      </w:r>
      <w:r w:rsidR="00F72C92">
        <w:rPr>
          <w:rFonts w:ascii="Times New Roman" w:hAnsi="Times New Roman" w:cs="Times New Roman"/>
        </w:rPr>
        <w:t xml:space="preserve"> remeasurement plots ar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from FIA plots are used rather than </w:t>
      </w:r>
      <w:r w:rsidR="00F72C92">
        <w:rPr>
          <w:rFonts w:ascii="Times New Roman" w:hAnsi="Times New Roman" w:cs="Times New Roman"/>
          <w:i/>
          <w:iCs/>
        </w:rPr>
        <w:t xml:space="preserve">total height </w:t>
      </w:r>
      <w:r w:rsidR="00F72C92">
        <w:rPr>
          <w:rFonts w:ascii="Times New Roman" w:hAnsi="Times New Roman" w:cs="Times New Roman"/>
        </w:rPr>
        <w:t xml:space="preserve">measurements, as actual height measurements use the canopy surface which would </w:t>
      </w:r>
      <w:r w:rsidR="00F72C92">
        <w:rPr>
          <w:rFonts w:ascii="Times New Roman" w:hAnsi="Times New Roman" w:cs="Times New Roman"/>
        </w:rPr>
        <w:lastRenderedPageBreak/>
        <w:t xml:space="preserve">be sampled 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w:t>
      </w:r>
      <w:r w:rsidR="008D545C">
        <w:rPr>
          <w:rFonts w:ascii="Times New Roman" w:hAnsi="Times New Roman" w:cs="Times New Roman"/>
        </w:rPr>
        <w:t xml:space="preserve"> W</w:t>
      </w:r>
      <w:r w:rsidR="00B56E66">
        <w:rPr>
          <w:rFonts w:ascii="Times New Roman" w:hAnsi="Times New Roman" w:cs="Times New Roman"/>
        </w:rPr>
        <w:t>e used measurements only from live trees by removing dead trees with the</w:t>
      </w:r>
      <w:r w:rsidR="00A1579A">
        <w:rPr>
          <w:rFonts w:ascii="Times New Roman" w:hAnsi="Times New Roman" w:cs="Times New Roman"/>
        </w:rPr>
        <w:t xml:space="preserve"> </w:t>
      </w:r>
      <w:r w:rsidR="00B56E66">
        <w:rPr>
          <w:rFonts w:ascii="Times New Roman" w:hAnsi="Times New Roman" w:cs="Times New Roman"/>
        </w:rPr>
        <w:t xml:space="preserve">tree status code. </w:t>
      </w:r>
      <w:r w:rsidR="008D545C">
        <w:rPr>
          <w:rFonts w:ascii="Times New Roman" w:hAnsi="Times New Roman" w:cs="Times New Roman"/>
        </w:rPr>
        <w:t xml:space="preserve">Moreover, we subset to only plots with a remeasurement period that matches the timeframe of our ATL08 segments, </w:t>
      </w:r>
      <w:r w:rsidR="008D545C">
        <w:rPr>
          <w:rFonts w:ascii="Times New Roman" w:eastAsiaTheme="minorEastAsia" w:hAnsi="Times New Roman" w:cs="Times New Roman"/>
        </w:rPr>
        <w:t xml:space="preserve">as </w:t>
      </w:r>
      <w:r w:rsidR="00FB3F33">
        <w:rPr>
          <w:rFonts w:ascii="Times New Roman" w:eastAsiaTheme="minorEastAsia" w:hAnsi="Times New Roman" w:cs="Times New Roman"/>
        </w:rPr>
        <w:t>NFI</w:t>
      </w:r>
      <w:r w:rsidR="008D545C">
        <w:rPr>
          <w:rFonts w:ascii="Times New Roman" w:eastAsiaTheme="minorEastAsia" w:hAnsi="Times New Roman" w:cs="Times New Roman"/>
        </w:rPr>
        <w:t xml:space="preserve"> plots have remeasurement periods ranging from 5-10 years </w:t>
      </w:r>
      <w:r w:rsidR="008D545C">
        <w:rPr>
          <w:rFonts w:ascii="Times New Roman" w:eastAsiaTheme="minorEastAsia" w:hAnsi="Times New Roman" w:cs="Times New Roman"/>
        </w:rPr>
        <w:fldChar w:fldCharType="begin"/>
      </w:r>
      <w:r w:rsidR="008D545C">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8D545C">
        <w:rPr>
          <w:rFonts w:ascii="Times New Roman" w:eastAsiaTheme="minorEastAsia" w:hAnsi="Times New Roman" w:cs="Times New Roman"/>
        </w:rPr>
        <w:fldChar w:fldCharType="separate"/>
      </w:r>
      <w:r w:rsidR="008D545C" w:rsidRPr="00B754FA">
        <w:rPr>
          <w:rFonts w:ascii="Times New Roman" w:hAnsi="Times New Roman" w:cs="Times New Roman"/>
        </w:rPr>
        <w:t>(U.S. Department of Agriculture Forest Service, 2025)</w:t>
      </w:r>
      <w:r w:rsidR="008D545C">
        <w:rPr>
          <w:rFonts w:ascii="Times New Roman" w:eastAsiaTheme="minorEastAsia" w:hAnsi="Times New Roman" w:cs="Times New Roman"/>
        </w:rPr>
        <w:fldChar w:fldCharType="end"/>
      </w:r>
      <w:r w:rsidR="008D545C">
        <w:rPr>
          <w:rFonts w:ascii="Times New Roman" w:eastAsiaTheme="minorEastAsia" w:hAnsi="Times New Roman" w:cs="Times New Roman"/>
        </w:rPr>
        <w:t>.</w:t>
      </w:r>
      <w:r w:rsidR="008D545C">
        <w:rPr>
          <w:rFonts w:ascii="Times New Roman" w:hAnsi="Times New Roman" w:cs="Times New Roman"/>
        </w:rPr>
        <w:t xml:space="preserve"> </w:t>
      </w:r>
      <w:r w:rsidR="00B56E66">
        <w:rPr>
          <w:rFonts w:ascii="Times New Roman" w:hAnsi="Times New Roman" w:cs="Times New Roman"/>
        </w:rPr>
        <w:t>From each tree, we calculate the annual increment and net growth in tree height. Increment represents the annual, year-over-year growth for individual trees calculated as:</w:t>
      </w:r>
    </w:p>
    <w:p w14:paraId="2B225C68" w14:textId="2E1EB8D7" w:rsidR="00B56E66" w:rsidRPr="0010701E" w:rsidRDefault="00B56E66"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previous</m:t>
                  </m:r>
                </m:sub>
              </m:sSub>
            </m:num>
            <m:den>
              <m:r>
                <w:rPr>
                  <w:rFonts w:ascii="Cambria Math" w:eastAsiaTheme="minorEastAsia" w:hAnsi="Cambria Math" w:cs="Times New Roman"/>
                </w:rPr>
                <m:t>Remeasurement Period.</m:t>
              </m:r>
            </m:den>
          </m:f>
        </m:oMath>
      </m:oMathPara>
    </w:p>
    <w:p w14:paraId="00FFD7E9" w14:textId="6C81EBCE" w:rsidR="0010701E" w:rsidRDefault="0010701E"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Net growth scales </w:t>
      </w:r>
      <w:r w:rsidR="008D545C">
        <w:rPr>
          <w:rFonts w:ascii="Times New Roman" w:eastAsiaTheme="minorEastAsia" w:hAnsi="Times New Roman" w:cs="Times New Roman"/>
        </w:rPr>
        <w:t>the</w:t>
      </w:r>
      <w:r>
        <w:rPr>
          <w:rFonts w:ascii="Times New Roman" w:eastAsiaTheme="minorEastAsia" w:hAnsi="Times New Roman" w:cs="Times New Roman"/>
        </w:rPr>
        <w:t xml:space="preserve"> annual increment to</w:t>
      </w:r>
      <w:r w:rsidR="008D545C">
        <w:rPr>
          <w:rFonts w:ascii="Times New Roman" w:eastAsiaTheme="minorEastAsia" w:hAnsi="Times New Roman" w:cs="Times New Roman"/>
        </w:rPr>
        <w:t xml:space="preserve"> determine total growth over time, calculated with</w:t>
      </w:r>
      <w:r w:rsidR="00947761">
        <w:rPr>
          <w:rFonts w:ascii="Times New Roman" w:eastAsiaTheme="minorEastAsia" w:hAnsi="Times New Roman" w:cs="Times New Roman"/>
        </w:rPr>
        <w:t>:</w:t>
      </w:r>
    </w:p>
    <w:p w14:paraId="18D2FD18" w14:textId="305C6946" w:rsidR="00B754FA" w:rsidRPr="00B754FA" w:rsidRDefault="00B754FA"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ATL08 Segment Timeframe</m:t>
          </m:r>
        </m:oMath>
      </m:oMathPara>
    </w:p>
    <w:p w14:paraId="3DF5D370" w14:textId="7D0EC110" w:rsidR="00B754FA" w:rsidRPr="0018033E" w:rsidRDefault="00B754FA"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to provide insight into typical annual and cumulative forest growth patterns in the study area </w:t>
      </w:r>
      <w:r w:rsidR="0018033E">
        <w:rPr>
          <w:rFonts w:ascii="Times New Roman" w:eastAsiaTheme="minorEastAsia" w:hAnsi="Times New Roman" w:cs="Times New Roman"/>
          <w:b/>
          <w:bCs/>
          <w:u w:val="single"/>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but additional context. </w:t>
      </w:r>
    </w:p>
    <w:p w14:paraId="30F58CCE" w14:textId="6B895C13" w:rsidR="00A01085"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4719F4DE" w:rsidR="0033212A" w:rsidRDefault="0033212A" w:rsidP="0033212A">
      <w:pPr>
        <w:spacing w:line="360" w:lineRule="auto"/>
        <w:rPr>
          <w:rFonts w:ascii="Times New Roman" w:hAnsi="Times New Roman" w:cs="Times New Roman"/>
        </w:rPr>
      </w:pPr>
      <w:r>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508A6C0C" w:rsidR="0033212A" w:rsidRDefault="00907311" w:rsidP="0033212A">
      <w:pPr>
        <w:spacing w:line="360" w:lineRule="auto"/>
        <w:rPr>
          <w:rFonts w:ascii="Times New Roman" w:hAnsi="Times New Roman" w:cs="Times New Roman"/>
        </w:rPr>
      </w:pPr>
      <w:r>
        <w:rPr>
          <w:rFonts w:ascii="Times New Roman" w:hAnsi="Times New Roman" w:cs="Times New Roman"/>
        </w:rPr>
        <w:lastRenderedPageBreak/>
        <w:tab/>
      </w:r>
      <w:r w:rsidR="0033212A">
        <w:rPr>
          <w:rFonts w:ascii="Times New Roman" w:hAnsi="Times New Roman" w:cs="Times New Roman"/>
        </w:rPr>
        <w:t xml:space="preserve">A Wilcoxon Rank-sum test was used to determine net growth in canopy height by comparing the first and last years of ATL08 segments. This one-sided test uses an alternative </w:t>
      </w:r>
      <w:r>
        <w:rPr>
          <w:rFonts w:ascii="Times New Roman" w:hAnsi="Times New Roman" w:cs="Times New Roman"/>
        </w:rPr>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4DA5CCC7" w:rsidR="00907311" w:rsidRDefault="00907311" w:rsidP="0033212A">
      <w:pPr>
        <w:spacing w:line="360" w:lineRule="auto"/>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w:t>
      </w:r>
      <w:r w:rsidR="00976936">
        <w:rPr>
          <w:rFonts w:ascii="Times New Roman" w:hAnsi="Times New Roman" w:cs="Times New Roman"/>
        </w:rPr>
        <w:t>(</w:t>
      </w:r>
      <w:r>
        <w:rPr>
          <w:rFonts w:ascii="Times New Roman" w:hAnsi="Times New Roman" w:cs="Times New Roman"/>
        </w:rPr>
        <w:t>approximating the year-to-year growth rate</w:t>
      </w:r>
      <w:r w:rsidR="00976936">
        <w:rPr>
          <w:rFonts w:ascii="Times New Roman" w:hAnsi="Times New Roman" w:cs="Times New Roman"/>
        </w:rPr>
        <w:t>)</w:t>
      </w:r>
      <w:r>
        <w:rPr>
          <w:rFonts w:ascii="Times New Roman" w:hAnsi="Times New Roman" w:cs="Times New Roman"/>
        </w:rPr>
        <w:t xml:space="preserve"> and the intercept</w:t>
      </w:r>
      <w:r w:rsidR="00976936">
        <w:rPr>
          <w:rFonts w:ascii="Times New Roman" w:hAnsi="Times New Roman" w:cs="Times New Roman"/>
        </w:rPr>
        <w:t xml:space="preserve"> (</w:t>
      </w:r>
      <w:r>
        <w:rPr>
          <w:rFonts w:ascii="Times New Roman" w:hAnsi="Times New Roman" w:cs="Times New Roman"/>
        </w:rPr>
        <w:t>representing the baseline canopy height at the start of the data timeframe</w:t>
      </w:r>
      <w:r w:rsidR="00976936">
        <w:rPr>
          <w:rFonts w:ascii="Times New Roman" w:hAnsi="Times New Roman" w:cs="Times New Roman"/>
        </w:rPr>
        <w:t>)</w:t>
      </w:r>
      <w:r>
        <w:rPr>
          <w:rFonts w:ascii="Times New Roman" w:hAnsi="Times New Roman" w:cs="Times New Roman"/>
        </w:rPr>
        <w:t xml:space="preserve">. </w:t>
      </w:r>
    </w:p>
    <w:p w14:paraId="3DA50D96" w14:textId="145AB2B0" w:rsidR="00907311" w:rsidRDefault="00907311" w:rsidP="0033212A">
      <w:pPr>
        <w:spacing w:line="360" w:lineRule="auto"/>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indicative of growth over time. From the MK test results we report the Z and Tau statistics. </w:t>
      </w:r>
    </w:p>
    <w:p w14:paraId="3C0CEA11" w14:textId="6735671B" w:rsidR="0065549D" w:rsidRPr="0065549D" w:rsidRDefault="0065549D" w:rsidP="0033212A">
      <w:pPr>
        <w:spacing w:line="360" w:lineRule="auto"/>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65549D">
        <w:rPr>
          <w:rFonts w:ascii="Times New Roman" w:hAnsi="Times New Roman" w:cs="Times New Roman"/>
          <w:b/>
          <w:bCs/>
          <w:u w:val="single"/>
        </w:rPr>
        <w:t>(</w:t>
      </w:r>
      <w:r>
        <w:rPr>
          <w:rFonts w:ascii="Times New Roman" w:hAnsi="Times New Roman" w:cs="Times New Roman"/>
          <w:b/>
          <w:bCs/>
          <w:u w:val="single"/>
        </w:rPr>
        <w:t>see Appendix for code</w:t>
      </w:r>
      <w:r w:rsidRPr="0065549D">
        <w:rPr>
          <w:rFonts w:ascii="Times New Roman" w:hAnsi="Times New Roman" w:cs="Times New Roman"/>
          <w:b/>
          <w:bCs/>
          <w:u w:val="single"/>
        </w:rPr>
        <w:t>)</w:t>
      </w:r>
      <w:r>
        <w:rPr>
          <w:rFonts w:ascii="Times New Roman" w:hAnsi="Times New Roman" w:cs="Times New Roman"/>
        </w:rPr>
        <w:t xml:space="preserve">. 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7335A037" w14:textId="77777777" w:rsidR="009F466A" w:rsidRDefault="009F466A" w:rsidP="001853F4">
      <w:pPr>
        <w:keepNext/>
        <w:spacing w:line="360" w:lineRule="auto"/>
        <w:jc w:val="center"/>
      </w:pPr>
      <w:r>
        <w:rPr>
          <w:rFonts w:ascii="Times New Roman" w:hAnsi="Times New Roman" w:cs="Times New Roman"/>
          <w:b/>
          <w:bCs/>
          <w:noProof/>
        </w:rPr>
        <w:lastRenderedPageBreak/>
        <w:drawing>
          <wp:inline distT="0" distB="0" distL="0" distR="0" wp14:anchorId="60A50FF1" wp14:editId="4040023C">
            <wp:extent cx="5943600" cy="3714750"/>
            <wp:effectExtent l="0" t="0" r="0" b="0"/>
            <wp:docPr id="1209070226" name="Picture 1" descr="A red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0226" name="Picture 1" descr="A red line in a black background&#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448376C" w14:textId="10B1B133" w:rsidR="009F466A" w:rsidRPr="009F466A" w:rsidRDefault="009F466A" w:rsidP="001853F4">
      <w:pPr>
        <w:pStyle w:val="Caption"/>
        <w:spacing w:line="360" w:lineRule="auto"/>
        <w:rPr>
          <w:rFonts w:ascii="Times New Roman" w:hAnsi="Times New Roman" w:cs="Times New Roman"/>
          <w:b/>
          <w:bCs/>
          <w:sz w:val="22"/>
          <w:szCs w:val="22"/>
        </w:rPr>
      </w:pPr>
      <w:r w:rsidRPr="009F466A">
        <w:rPr>
          <w:rFonts w:ascii="Times New Roman" w:hAnsi="Times New Roman" w:cs="Times New Roman"/>
          <w:sz w:val="22"/>
          <w:szCs w:val="22"/>
        </w:rPr>
        <w:t xml:space="preserve">Figure </w:t>
      </w:r>
      <w:r w:rsidRPr="009F466A">
        <w:rPr>
          <w:rFonts w:ascii="Times New Roman" w:hAnsi="Times New Roman" w:cs="Times New Roman"/>
          <w:sz w:val="22"/>
          <w:szCs w:val="22"/>
        </w:rPr>
        <w:fldChar w:fldCharType="begin"/>
      </w:r>
      <w:r w:rsidRPr="009F466A">
        <w:rPr>
          <w:rFonts w:ascii="Times New Roman" w:hAnsi="Times New Roman" w:cs="Times New Roman"/>
          <w:sz w:val="22"/>
          <w:szCs w:val="22"/>
        </w:rPr>
        <w:instrText xml:space="preserve"> SEQ Figure \* ARABIC </w:instrText>
      </w:r>
      <w:r w:rsidRPr="009F466A">
        <w:rPr>
          <w:rFonts w:ascii="Times New Roman" w:hAnsi="Times New Roman" w:cs="Times New Roman"/>
          <w:sz w:val="22"/>
          <w:szCs w:val="22"/>
        </w:rPr>
        <w:fldChar w:fldCharType="separate"/>
      </w:r>
      <w:r w:rsidR="0001707F">
        <w:rPr>
          <w:rFonts w:ascii="Times New Roman" w:hAnsi="Times New Roman" w:cs="Times New Roman"/>
          <w:noProof/>
          <w:sz w:val="22"/>
          <w:szCs w:val="22"/>
        </w:rPr>
        <w:t>8</w:t>
      </w:r>
      <w:r w:rsidRPr="009F466A">
        <w:rPr>
          <w:rFonts w:ascii="Times New Roman" w:hAnsi="Times New Roman" w:cs="Times New Roman"/>
          <w:sz w:val="22"/>
          <w:szCs w:val="22"/>
        </w:rPr>
        <w:fldChar w:fldCharType="end"/>
      </w:r>
      <w:r>
        <w:rPr>
          <w:rFonts w:ascii="Times New Roman" w:hAnsi="Times New Roman" w:cs="Times New Roman"/>
          <w:sz w:val="22"/>
          <w:szCs w:val="22"/>
        </w:rPr>
        <w:t xml:space="preserve">: Correlation of canopy heights estimated by ALS (X) and ATL08 (Y), with each point in scatterplot corresponding to an individual ATL08 segment. Canopy heights are reported in meters above ground. Red line indicates trend line from a Theil-Sen regression. </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5E96268E" w14:textId="4F942E07" w:rsidR="00261979" w:rsidRDefault="00261979" w:rsidP="00261979">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mple Representatio</w:t>
      </w:r>
      <w:r>
        <w:rPr>
          <w:rFonts w:ascii="Times New Roman" w:hAnsi="Times New Roman" w:cs="Times New Roman"/>
          <w:b/>
          <w:bCs/>
        </w:rPr>
        <w:t>n</w:t>
      </w:r>
    </w:p>
    <w:p w14:paraId="266DACD7" w14:textId="09A659BA" w:rsidR="0001707F" w:rsidRDefault="00261979" w:rsidP="0001707F">
      <w:pPr>
        <w:spacing w:line="360" w:lineRule="auto"/>
      </w:pPr>
      <w:r>
        <w:rPr>
          <w:rFonts w:ascii="Times New Roman" w:hAnsi="Times New Roman" w:cs="Times New Roman"/>
        </w:rPr>
        <w:tab/>
      </w:r>
      <w:r>
        <w:rPr>
          <w:rFonts w:ascii="Times New Roman" w:hAnsi="Times New Roman" w:cs="Times New Roman"/>
        </w:rPr>
        <w:t>When comparing ALS canopy heights in the footprints of each sample against the population of ALS canopy heights across the study area, the samples appear representative of the broader forest population</w:t>
      </w:r>
      <w:r w:rsidR="0001707F">
        <w:rPr>
          <w:rFonts w:ascii="Times New Roman" w:hAnsi="Times New Roman" w:cs="Times New Roman"/>
        </w:rPr>
        <w:t xml:space="preserve"> (Figure 9). The kernel density estimate of each sample’s canopy heights is in reasonable agreement with the overall population distribution. This suggests that ICESat-2 samples sufficiently capture the range of canopy heights across the study area, despite </w:t>
      </w:r>
      <w:r w:rsidR="0001707F">
        <w:rPr>
          <w:rFonts w:ascii="Times New Roman" w:hAnsi="Times New Roman" w:cs="Times New Roman"/>
        </w:rPr>
        <w:lastRenderedPageBreak/>
        <w:t xml:space="preserve">the spatial shift between samples. </w:t>
      </w:r>
      <w:r w:rsidR="0001707F">
        <w:rPr>
          <w:rFonts w:ascii="Times New Roman" w:hAnsi="Times New Roman" w:cs="Times New Roman"/>
          <w:b/>
          <w:bCs/>
          <w:noProof/>
        </w:rPr>
        <w:drawing>
          <wp:inline distT="0" distB="0" distL="0" distR="0" wp14:anchorId="34C62916" wp14:editId="60459FE1">
            <wp:extent cx="5943600" cy="3714750"/>
            <wp:effectExtent l="0" t="0" r="0" b="0"/>
            <wp:docPr id="2118394656" name="Picture 2" descr="A graph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4656" name="Picture 2" descr="A graph of a mountai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1D91FA1" w14:textId="6E578DB2" w:rsidR="0001707F" w:rsidRPr="0001707F" w:rsidRDefault="0001707F" w:rsidP="0001707F">
      <w:pPr>
        <w:pStyle w:val="Caption"/>
        <w:spacing w:line="360" w:lineRule="auto"/>
        <w:rPr>
          <w:rFonts w:ascii="Times New Roman" w:hAnsi="Times New Roman" w:cs="Times New Roman"/>
          <w:b/>
          <w:bCs/>
          <w:sz w:val="22"/>
          <w:szCs w:val="22"/>
        </w:rPr>
      </w:pPr>
      <w:r w:rsidRPr="0001707F">
        <w:rPr>
          <w:rFonts w:ascii="Times New Roman" w:hAnsi="Times New Roman" w:cs="Times New Roman"/>
          <w:sz w:val="22"/>
          <w:szCs w:val="22"/>
        </w:rPr>
        <w:t xml:space="preserve">Figure </w:t>
      </w:r>
      <w:r w:rsidRPr="0001707F">
        <w:rPr>
          <w:rFonts w:ascii="Times New Roman" w:hAnsi="Times New Roman" w:cs="Times New Roman"/>
          <w:sz w:val="22"/>
          <w:szCs w:val="22"/>
        </w:rPr>
        <w:fldChar w:fldCharType="begin"/>
      </w:r>
      <w:r w:rsidRPr="0001707F">
        <w:rPr>
          <w:rFonts w:ascii="Times New Roman" w:hAnsi="Times New Roman" w:cs="Times New Roman"/>
          <w:sz w:val="22"/>
          <w:szCs w:val="22"/>
        </w:rPr>
        <w:instrText xml:space="preserve"> SEQ Figure \* ARABIC </w:instrText>
      </w:r>
      <w:r w:rsidRPr="0001707F">
        <w:rPr>
          <w:rFonts w:ascii="Times New Roman" w:hAnsi="Times New Roman" w:cs="Times New Roman"/>
          <w:sz w:val="22"/>
          <w:szCs w:val="22"/>
        </w:rPr>
        <w:fldChar w:fldCharType="separate"/>
      </w:r>
      <w:r w:rsidRPr="0001707F">
        <w:rPr>
          <w:rFonts w:ascii="Times New Roman" w:hAnsi="Times New Roman" w:cs="Times New Roman"/>
          <w:noProof/>
          <w:sz w:val="22"/>
          <w:szCs w:val="22"/>
        </w:rPr>
        <w:t>9</w:t>
      </w:r>
      <w:r w:rsidRPr="0001707F">
        <w:rPr>
          <w:rFonts w:ascii="Times New Roman" w:hAnsi="Times New Roman" w:cs="Times New Roman"/>
          <w:sz w:val="22"/>
          <w:szCs w:val="22"/>
        </w:rPr>
        <w:fldChar w:fldCharType="end"/>
      </w:r>
      <w:r>
        <w:rPr>
          <w:rFonts w:ascii="Times New Roman" w:hAnsi="Times New Roman" w:cs="Times New Roman"/>
          <w:sz w:val="22"/>
          <w:szCs w:val="22"/>
        </w:rPr>
        <w:t xml:space="preserve">: Representation of annual ATL08 samples. Plot shows kernel density estimates of ALS canopy heights within each annual ATL08 sample (colored distributions), overlaid on a kernel density estimate of the ALS canopy heights across the entire study area (dashed black line). Unique colors chosen for </w:t>
      </w:r>
      <w:r w:rsidR="00380B75">
        <w:rPr>
          <w:rFonts w:ascii="Times New Roman" w:hAnsi="Times New Roman" w:cs="Times New Roman"/>
          <w:sz w:val="22"/>
          <w:szCs w:val="22"/>
        </w:rPr>
        <w:t xml:space="preserve">each sample’s kernel density estimate. </w:t>
      </w:r>
    </w:p>
    <w:p w14:paraId="4E341204" w14:textId="6A2EA3D6" w:rsidR="00207B7F" w:rsidRDefault="00207B7F" w:rsidP="00207B7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 xml:space="preserve">Sample </w:t>
      </w:r>
      <w:r w:rsidR="00261979">
        <w:rPr>
          <w:rFonts w:ascii="Times New Roman" w:hAnsi="Times New Roman" w:cs="Times New Roman"/>
          <w:b/>
          <w:bCs/>
        </w:rPr>
        <w:t>Location Equivalence</w:t>
      </w:r>
    </w:p>
    <w:p w14:paraId="251E8304" w14:textId="19835EDA" w:rsidR="00982E7B" w:rsidRDefault="00261979" w:rsidP="00207B7F">
      <w:pPr>
        <w:spacing w:line="360" w:lineRule="auto"/>
        <w:rPr>
          <w:rFonts w:ascii="Times New Roman" w:hAnsi="Times New Roman" w:cs="Times New Roman"/>
        </w:rPr>
      </w:pPr>
      <w:r>
        <w:rPr>
          <w:rFonts w:ascii="Times New Roman" w:hAnsi="Times New Roman" w:cs="Times New Roman"/>
        </w:rPr>
        <w:tab/>
      </w:r>
      <w:r w:rsidR="00982E7B">
        <w:rPr>
          <w:rFonts w:ascii="Times New Roman" w:hAnsi="Times New Roman" w:cs="Times New Roman"/>
        </w:rPr>
        <w:t xml:space="preserve">Bootstrapped TOST show that sample footprints are practically equivalent within a margin of two meters in canopy height (Figure </w:t>
      </w:r>
      <w:r>
        <w:rPr>
          <w:rFonts w:ascii="Times New Roman" w:hAnsi="Times New Roman" w:cs="Times New Roman"/>
        </w:rPr>
        <w:t>10</w:t>
      </w:r>
      <w:r w:rsidR="00982E7B">
        <w:rPr>
          <w:rFonts w:ascii="Times New Roman" w:hAnsi="Times New Roman" w:cs="Times New Roman"/>
        </w:rPr>
        <w:t xml:space="preserve">). Below this margin, not all samples demonstrate equivalence with each other. </w:t>
      </w:r>
    </w:p>
    <w:p w14:paraId="70AB96BB" w14:textId="77777777" w:rsidR="0001707F" w:rsidRDefault="0001707F" w:rsidP="00207B7F">
      <w:pPr>
        <w:spacing w:line="360" w:lineRule="auto"/>
        <w:rPr>
          <w:rFonts w:ascii="Times New Roman" w:hAnsi="Times New Roman" w:cs="Times New Roman"/>
        </w:rPr>
      </w:pPr>
    </w:p>
    <w:p w14:paraId="19B45F30" w14:textId="77777777" w:rsidR="00982E7B" w:rsidRDefault="00982E7B" w:rsidP="00982E7B">
      <w:pPr>
        <w:keepNext/>
        <w:spacing w:line="360" w:lineRule="auto"/>
      </w:pPr>
      <w:r>
        <w:rPr>
          <w:rFonts w:ascii="Times New Roman" w:hAnsi="Times New Roman" w:cs="Times New Roman"/>
          <w:noProof/>
        </w:rPr>
        <w:lastRenderedPageBreak/>
        <w:drawing>
          <wp:inline distT="0" distB="0" distL="0" distR="0" wp14:anchorId="48801E7A" wp14:editId="186470BC">
            <wp:extent cx="5943600" cy="3714750"/>
            <wp:effectExtent l="0" t="0" r="0" b="0"/>
            <wp:docPr id="458394186" name="Picture 1"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94186" name="Picture 1" descr="A group of blue and yellow squar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C6DE9C8" w14:textId="6274A65C" w:rsidR="00982E7B" w:rsidRPr="00982E7B" w:rsidRDefault="00982E7B" w:rsidP="00982E7B">
      <w:pPr>
        <w:pStyle w:val="Caption"/>
        <w:spacing w:line="360" w:lineRule="auto"/>
        <w:rPr>
          <w:rFonts w:ascii="Times New Roman" w:hAnsi="Times New Roman" w:cs="Times New Roman"/>
          <w:sz w:val="22"/>
          <w:szCs w:val="22"/>
        </w:rPr>
      </w:pPr>
      <w:r w:rsidRPr="00982E7B">
        <w:rPr>
          <w:rFonts w:ascii="Times New Roman" w:hAnsi="Times New Roman" w:cs="Times New Roman"/>
          <w:sz w:val="22"/>
          <w:szCs w:val="22"/>
        </w:rPr>
        <w:t xml:space="preserve">Figure </w:t>
      </w:r>
      <w:r w:rsidR="00261979">
        <w:rPr>
          <w:rFonts w:ascii="Times New Roman" w:hAnsi="Times New Roman" w:cs="Times New Roman"/>
          <w:sz w:val="22"/>
          <w:szCs w:val="22"/>
        </w:rPr>
        <w:t>10</w:t>
      </w:r>
      <w:r>
        <w:rPr>
          <w:rFonts w:ascii="Times New Roman" w:hAnsi="Times New Roman" w:cs="Times New Roman"/>
          <w:sz w:val="22"/>
          <w:szCs w:val="22"/>
        </w:rPr>
        <w:t>: Grid of sample location equivalence across margin values, where each subplot represents a unique equivalence margin in meters. Within each subplot, cells indicate the result of an equivalence test comparing ALS canopy heights between Sample 1 (X) and Sample 2 (Y). Blue cells indicate practical equivalence within the specified margin. Yellow cells indicate non-equivalence, where at least one null hypothesis from the two one-sided tests was not rejected.</w:t>
      </w:r>
    </w:p>
    <w:p w14:paraId="69CB29E9" w14:textId="3D177C67" w:rsidR="00261979" w:rsidRDefault="00982E7B" w:rsidP="00207B7F">
      <w:pPr>
        <w:spacing w:line="360" w:lineRule="auto"/>
        <w:rPr>
          <w:rFonts w:ascii="Times New Roman" w:hAnsi="Times New Roman" w:cs="Times New Roman"/>
        </w:rPr>
      </w:pPr>
      <w:r>
        <w:rPr>
          <w:rFonts w:ascii="Times New Roman" w:hAnsi="Times New Roman" w:cs="Times New Roman"/>
        </w:rPr>
        <w:tab/>
        <w:t xml:space="preserve">At a stricter equivalence margin of 0.1 meters, none of the samples demonstrate equivalence in canopy height. Based on the results in Figure </w:t>
      </w:r>
      <w:r w:rsidR="00261979">
        <w:rPr>
          <w:rFonts w:ascii="Times New Roman" w:hAnsi="Times New Roman" w:cs="Times New Roman"/>
        </w:rPr>
        <w:t>10</w:t>
      </w:r>
      <w:r>
        <w:rPr>
          <w:rFonts w:ascii="Times New Roman" w:hAnsi="Times New Roman" w:cs="Times New Roman"/>
        </w:rPr>
        <w:t xml:space="preserve">, the 2019 sample demonstrates the lowest equivalence with other samples. This suggests that although this </w:t>
      </w:r>
      <w:r w:rsidR="00D42ACD">
        <w:rPr>
          <w:rFonts w:ascii="Times New Roman" w:hAnsi="Times New Roman" w:cs="Times New Roman"/>
        </w:rPr>
        <w:t xml:space="preserve"> </w:t>
      </w:r>
      <w:r>
        <w:rPr>
          <w:rFonts w:ascii="Times New Roman" w:hAnsi="Times New Roman" w:cs="Times New Roman"/>
        </w:rPr>
        <w:t xml:space="preserve">sample may be representative of the overall population, it contains spatial differences in canopy height with the other samples which could bias trends over time. </w:t>
      </w:r>
    </w:p>
    <w:p w14:paraId="1442C1E6" w14:textId="013110BB" w:rsidR="00207B7F" w:rsidRDefault="00261979" w:rsidP="00207B7F">
      <w:pPr>
        <w:spacing w:line="360" w:lineRule="auto"/>
        <w:rPr>
          <w:rFonts w:ascii="Times New Roman" w:hAnsi="Times New Roman" w:cs="Times New Roman"/>
          <w:b/>
          <w:bCs/>
          <w:u w:val="single"/>
        </w:rPr>
      </w:pPr>
      <w:r>
        <w:rPr>
          <w:rFonts w:ascii="Times New Roman" w:hAnsi="Times New Roman" w:cs="Times New Roman"/>
        </w:rPr>
        <w:tab/>
        <w:t xml:space="preserve">With this in mind, we remove the 2019 ATL08 sample from further analyses and all remaining samples (2020-2024) now demonstrate equivalence within a margin of 1 meter in canopy height. This minimizes the sampling bias present in our ATL08 segments, but limits the timeframe for tracking canopy height growth to only 5 years of data. As mentioned in section 2.4.3, we likewise </w:t>
      </w:r>
      <w:r w:rsidR="00EB3BFB">
        <w:rPr>
          <w:rFonts w:ascii="Times New Roman" w:hAnsi="Times New Roman" w:cs="Times New Roman"/>
        </w:rPr>
        <w:t>filter</w:t>
      </w:r>
      <w:r>
        <w:rPr>
          <w:rFonts w:ascii="Times New Roman" w:hAnsi="Times New Roman" w:cs="Times New Roman"/>
        </w:rPr>
        <w:t xml:space="preserve"> NFI plots to only those with remeasurement periods of ~5 years</w:t>
      </w:r>
      <w:r w:rsidR="00C37515">
        <w:rPr>
          <w:rFonts w:ascii="Times New Roman" w:hAnsi="Times New Roman" w:cs="Times New Roman"/>
        </w:rPr>
        <w:t xml:space="preserve"> to match the ATL08 data timeframe</w:t>
      </w:r>
      <w:r>
        <w:rPr>
          <w:rFonts w:ascii="Times New Roman" w:hAnsi="Times New Roman" w:cs="Times New Roman"/>
        </w:rPr>
        <w:t xml:space="preserve">. </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lastRenderedPageBreak/>
        <w:t>Reference Growth</w:t>
      </w:r>
    </w:p>
    <w:p w14:paraId="09F1DB86" w14:textId="0BBFFC2B" w:rsidR="00DD39DF" w:rsidRDefault="00DD39DF" w:rsidP="00DD39DF">
      <w:pPr>
        <w:spacing w:line="360" w:lineRule="auto"/>
        <w:rPr>
          <w:rFonts w:ascii="Times New Roman" w:hAnsi="Times New Roman" w:cs="Times New Roman"/>
        </w:rPr>
      </w:pPr>
      <w:r>
        <w:rPr>
          <w:rFonts w:ascii="Times New Roman" w:hAnsi="Times New Roman" w:cs="Times New Roman"/>
        </w:rPr>
        <w:tab/>
        <w:t>Table 1 shows plot-level summary statistics for annual increment and net growth in tree height from NFI remeasurement plots.</w:t>
      </w:r>
    </w:p>
    <w:p w14:paraId="389D1A5A" w14:textId="11523209" w:rsidR="001853F4" w:rsidRPr="001853F4" w:rsidRDefault="001853F4" w:rsidP="001853F4">
      <w:pPr>
        <w:pStyle w:val="Caption"/>
        <w:keepNext/>
        <w:spacing w:line="360" w:lineRule="auto"/>
        <w:rPr>
          <w:rFonts w:ascii="Times New Roman" w:hAnsi="Times New Roman" w:cs="Times New Roman"/>
          <w:sz w:val="22"/>
          <w:szCs w:val="22"/>
        </w:rPr>
      </w:pPr>
      <w:r w:rsidRPr="001853F4">
        <w:rPr>
          <w:rFonts w:ascii="Times New Roman" w:hAnsi="Times New Roman" w:cs="Times New Roman"/>
          <w:sz w:val="22"/>
          <w:szCs w:val="22"/>
        </w:rPr>
        <w:t xml:space="preserve">Table </w:t>
      </w:r>
      <w:r w:rsidRPr="001853F4">
        <w:rPr>
          <w:rFonts w:ascii="Times New Roman" w:hAnsi="Times New Roman" w:cs="Times New Roman"/>
          <w:sz w:val="22"/>
          <w:szCs w:val="22"/>
        </w:rPr>
        <w:fldChar w:fldCharType="begin"/>
      </w:r>
      <w:r w:rsidRPr="001853F4">
        <w:rPr>
          <w:rFonts w:ascii="Times New Roman" w:hAnsi="Times New Roman" w:cs="Times New Roman"/>
          <w:sz w:val="22"/>
          <w:szCs w:val="22"/>
        </w:rPr>
        <w:instrText xml:space="preserve"> SEQ Table \* ARABIC </w:instrText>
      </w:r>
      <w:r w:rsidRPr="001853F4">
        <w:rPr>
          <w:rFonts w:ascii="Times New Roman" w:hAnsi="Times New Roman" w:cs="Times New Roman"/>
          <w:sz w:val="22"/>
          <w:szCs w:val="22"/>
        </w:rPr>
        <w:fldChar w:fldCharType="separate"/>
      </w:r>
      <w:r w:rsidRPr="001853F4">
        <w:rPr>
          <w:rFonts w:ascii="Times New Roman" w:hAnsi="Times New Roman" w:cs="Times New Roman"/>
          <w:noProof/>
          <w:sz w:val="22"/>
          <w:szCs w:val="22"/>
        </w:rPr>
        <w:t>1</w:t>
      </w:r>
      <w:r w:rsidRPr="001853F4">
        <w:rPr>
          <w:rFonts w:ascii="Times New Roman" w:hAnsi="Times New Roman" w:cs="Times New Roman"/>
          <w:sz w:val="22"/>
          <w:szCs w:val="22"/>
        </w:rPr>
        <w:fldChar w:fldCharType="end"/>
      </w:r>
      <w:r>
        <w:rPr>
          <w:rFonts w:ascii="Times New Roman" w:hAnsi="Times New Roman" w:cs="Times New Roman"/>
          <w:sz w:val="22"/>
          <w:szCs w:val="22"/>
        </w:rPr>
        <w:t>: Summary statistics for NFI-derived increment and net growth in tree height. Units reported as original NFI measurements were in feet.</w:t>
      </w:r>
    </w:p>
    <w:tbl>
      <w:tblPr>
        <w:tblStyle w:val="TableGrid"/>
        <w:tblW w:w="94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3"/>
        <w:gridCol w:w="1811"/>
        <w:gridCol w:w="995"/>
        <w:gridCol w:w="905"/>
        <w:gridCol w:w="1086"/>
        <w:gridCol w:w="1086"/>
        <w:gridCol w:w="1086"/>
        <w:gridCol w:w="990"/>
      </w:tblGrid>
      <w:tr w:rsidR="00247434" w14:paraId="4E2F5A87" w14:textId="77777777" w:rsidTr="00247434">
        <w:trPr>
          <w:trHeight w:val="350"/>
        </w:trPr>
        <w:tc>
          <w:tcPr>
            <w:tcW w:w="1443" w:type="dxa"/>
            <w:tcBorders>
              <w:top w:val="single" w:sz="4" w:space="0" w:color="auto"/>
              <w:bottom w:val="single" w:sz="4" w:space="0" w:color="auto"/>
            </w:tcBorders>
          </w:tcPr>
          <w:p w14:paraId="76417DA5" w14:textId="34E8B077" w:rsidR="00DD39DF" w:rsidRPr="00247434" w:rsidRDefault="00DD39DF" w:rsidP="001853F4">
            <w:pPr>
              <w:spacing w:line="360" w:lineRule="auto"/>
              <w:rPr>
                <w:rFonts w:ascii="Times New Roman" w:hAnsi="Times New Roman" w:cs="Times New Roman"/>
                <w:b/>
                <w:bCs/>
              </w:rPr>
            </w:pPr>
            <w:r w:rsidRPr="00247434">
              <w:rPr>
                <w:rFonts w:ascii="Times New Roman" w:hAnsi="Times New Roman" w:cs="Times New Roman"/>
                <w:b/>
                <w:bCs/>
              </w:rPr>
              <w:t>Variable</w:t>
            </w:r>
          </w:p>
        </w:tc>
        <w:tc>
          <w:tcPr>
            <w:tcW w:w="1811" w:type="dxa"/>
            <w:tcBorders>
              <w:top w:val="single" w:sz="4" w:space="0" w:color="auto"/>
              <w:bottom w:val="single" w:sz="4" w:space="0" w:color="auto"/>
            </w:tcBorders>
          </w:tcPr>
          <w:p w14:paraId="497E070C" w14:textId="468EEC83" w:rsidR="00DD39DF" w:rsidRPr="00247434" w:rsidRDefault="00DD39DF" w:rsidP="001853F4">
            <w:pPr>
              <w:spacing w:line="360" w:lineRule="auto"/>
              <w:rPr>
                <w:rFonts w:ascii="Times New Roman" w:hAnsi="Times New Roman" w:cs="Times New Roman"/>
                <w:b/>
                <w:bCs/>
              </w:rPr>
            </w:pPr>
            <w:r w:rsidRPr="00247434">
              <w:rPr>
                <w:rFonts w:ascii="Times New Roman" w:hAnsi="Times New Roman" w:cs="Times New Roman"/>
                <w:b/>
                <w:bCs/>
              </w:rPr>
              <w:t>Units</w:t>
            </w:r>
          </w:p>
        </w:tc>
        <w:tc>
          <w:tcPr>
            <w:tcW w:w="995" w:type="dxa"/>
            <w:tcBorders>
              <w:top w:val="single" w:sz="4" w:space="0" w:color="auto"/>
              <w:bottom w:val="single" w:sz="4" w:space="0" w:color="auto"/>
            </w:tcBorders>
          </w:tcPr>
          <w:p w14:paraId="02E1249D" w14:textId="22A16C01"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in</w:t>
            </w:r>
            <w:r w:rsidR="00247434">
              <w:rPr>
                <w:rFonts w:ascii="Times New Roman" w:hAnsi="Times New Roman" w:cs="Times New Roman"/>
                <w:b/>
                <w:bCs/>
              </w:rPr>
              <w:t>.</w:t>
            </w:r>
          </w:p>
        </w:tc>
        <w:tc>
          <w:tcPr>
            <w:tcW w:w="905" w:type="dxa"/>
            <w:tcBorders>
              <w:top w:val="single" w:sz="4" w:space="0" w:color="auto"/>
              <w:bottom w:val="single" w:sz="4" w:space="0" w:color="auto"/>
            </w:tcBorders>
          </w:tcPr>
          <w:p w14:paraId="124658EE" w14:textId="1A6D8740" w:rsidR="00DD39DF" w:rsidRPr="00247434" w:rsidRDefault="00247434" w:rsidP="001853F4">
            <w:pPr>
              <w:spacing w:line="360" w:lineRule="auto"/>
              <w:jc w:val="center"/>
              <w:rPr>
                <w:rFonts w:ascii="Times New Roman" w:hAnsi="Times New Roman" w:cs="Times New Roman"/>
                <w:b/>
                <w:bCs/>
              </w:rPr>
            </w:pPr>
            <w:r>
              <w:rPr>
                <w:rFonts w:ascii="Times New Roman" w:hAnsi="Times New Roman" w:cs="Times New Roman"/>
                <w:b/>
                <w:bCs/>
              </w:rPr>
              <w:t>Q1</w:t>
            </w:r>
          </w:p>
        </w:tc>
        <w:tc>
          <w:tcPr>
            <w:tcW w:w="1086" w:type="dxa"/>
            <w:tcBorders>
              <w:top w:val="single" w:sz="4" w:space="0" w:color="auto"/>
              <w:bottom w:val="single" w:sz="4" w:space="0" w:color="auto"/>
            </w:tcBorders>
          </w:tcPr>
          <w:p w14:paraId="2FCE574A" w14:textId="7CA39D52"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edian</w:t>
            </w:r>
          </w:p>
        </w:tc>
        <w:tc>
          <w:tcPr>
            <w:tcW w:w="1086" w:type="dxa"/>
            <w:tcBorders>
              <w:top w:val="single" w:sz="4" w:space="0" w:color="auto"/>
              <w:bottom w:val="single" w:sz="4" w:space="0" w:color="auto"/>
            </w:tcBorders>
          </w:tcPr>
          <w:p w14:paraId="19F77E89" w14:textId="049A8EE5"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ean</w:t>
            </w:r>
          </w:p>
        </w:tc>
        <w:tc>
          <w:tcPr>
            <w:tcW w:w="1086" w:type="dxa"/>
            <w:tcBorders>
              <w:top w:val="single" w:sz="4" w:space="0" w:color="auto"/>
              <w:bottom w:val="single" w:sz="4" w:space="0" w:color="auto"/>
            </w:tcBorders>
          </w:tcPr>
          <w:p w14:paraId="46BE20A4" w14:textId="7EDC1D30" w:rsidR="00DD39DF" w:rsidRPr="00247434" w:rsidRDefault="00247434" w:rsidP="001853F4">
            <w:pPr>
              <w:spacing w:line="360" w:lineRule="auto"/>
              <w:jc w:val="center"/>
              <w:rPr>
                <w:rFonts w:ascii="Times New Roman" w:hAnsi="Times New Roman" w:cs="Times New Roman"/>
                <w:b/>
                <w:bCs/>
              </w:rPr>
            </w:pPr>
            <w:r>
              <w:rPr>
                <w:rFonts w:ascii="Times New Roman" w:hAnsi="Times New Roman" w:cs="Times New Roman"/>
                <w:b/>
                <w:bCs/>
              </w:rPr>
              <w:t>Q3</w:t>
            </w:r>
          </w:p>
        </w:tc>
        <w:tc>
          <w:tcPr>
            <w:tcW w:w="990" w:type="dxa"/>
            <w:tcBorders>
              <w:top w:val="single" w:sz="4" w:space="0" w:color="auto"/>
              <w:bottom w:val="single" w:sz="4" w:space="0" w:color="auto"/>
            </w:tcBorders>
          </w:tcPr>
          <w:p w14:paraId="06F70960" w14:textId="517206A7"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ax</w:t>
            </w:r>
          </w:p>
        </w:tc>
      </w:tr>
      <w:tr w:rsidR="00247434" w14:paraId="69679664" w14:textId="77777777" w:rsidTr="001853F4">
        <w:trPr>
          <w:trHeight w:val="320"/>
        </w:trPr>
        <w:tc>
          <w:tcPr>
            <w:tcW w:w="1443" w:type="dxa"/>
            <w:tcBorders>
              <w:top w:val="single" w:sz="4" w:space="0" w:color="auto"/>
            </w:tcBorders>
          </w:tcPr>
          <w:p w14:paraId="09B0BECB" w14:textId="74A7B658" w:rsidR="00DD39DF" w:rsidRDefault="00247434" w:rsidP="001853F4">
            <w:pPr>
              <w:spacing w:line="360" w:lineRule="auto"/>
              <w:rPr>
                <w:rFonts w:ascii="Times New Roman" w:hAnsi="Times New Roman" w:cs="Times New Roman"/>
              </w:rPr>
            </w:pPr>
            <w:r>
              <w:rPr>
                <w:rFonts w:ascii="Times New Roman" w:hAnsi="Times New Roman" w:cs="Times New Roman"/>
              </w:rPr>
              <w:t>Increment</w:t>
            </w:r>
          </w:p>
        </w:tc>
        <w:tc>
          <w:tcPr>
            <w:tcW w:w="1811" w:type="dxa"/>
            <w:tcBorders>
              <w:top w:val="single" w:sz="4" w:space="0" w:color="auto"/>
            </w:tcBorders>
          </w:tcPr>
          <w:p w14:paraId="5C942BBD" w14:textId="569695B1" w:rsidR="00DD39DF" w:rsidRDefault="00247434" w:rsidP="001853F4">
            <w:pPr>
              <w:spacing w:line="360" w:lineRule="auto"/>
              <w:rPr>
                <w:rFonts w:ascii="Times New Roman" w:hAnsi="Times New Roman" w:cs="Times New Roman"/>
              </w:rPr>
            </w:pPr>
            <w:r>
              <w:rPr>
                <w:rFonts w:ascii="Times New Roman" w:hAnsi="Times New Roman" w:cs="Times New Roman"/>
              </w:rPr>
              <w:t>Meters per Year</w:t>
            </w:r>
          </w:p>
        </w:tc>
        <w:tc>
          <w:tcPr>
            <w:tcW w:w="995" w:type="dxa"/>
            <w:tcBorders>
              <w:top w:val="single" w:sz="4" w:space="0" w:color="auto"/>
            </w:tcBorders>
          </w:tcPr>
          <w:p w14:paraId="3B5EE221" w14:textId="1305339F" w:rsidR="00DD39DF" w:rsidRDefault="00247434" w:rsidP="001853F4">
            <w:pPr>
              <w:spacing w:line="360" w:lineRule="auto"/>
              <w:jc w:val="center"/>
              <w:rPr>
                <w:rFonts w:ascii="Times New Roman" w:hAnsi="Times New Roman" w:cs="Times New Roman"/>
              </w:rPr>
            </w:pPr>
            <w:r>
              <w:rPr>
                <w:rFonts w:ascii="Times New Roman" w:hAnsi="Times New Roman" w:cs="Times New Roman"/>
              </w:rPr>
              <w:t>0</w:t>
            </w:r>
          </w:p>
        </w:tc>
        <w:tc>
          <w:tcPr>
            <w:tcW w:w="905" w:type="dxa"/>
            <w:tcBorders>
              <w:top w:val="single" w:sz="4" w:space="0" w:color="auto"/>
            </w:tcBorders>
          </w:tcPr>
          <w:p w14:paraId="4215D81E" w14:textId="3F796F5C" w:rsidR="00DD39DF" w:rsidRDefault="00247434" w:rsidP="001853F4">
            <w:pPr>
              <w:spacing w:line="360" w:lineRule="auto"/>
              <w:jc w:val="center"/>
              <w:rPr>
                <w:rFonts w:ascii="Times New Roman" w:hAnsi="Times New Roman" w:cs="Times New Roman"/>
              </w:rPr>
            </w:pPr>
            <w:r>
              <w:rPr>
                <w:rFonts w:ascii="Times New Roman" w:hAnsi="Times New Roman" w:cs="Times New Roman"/>
              </w:rPr>
              <w:t>0.20</w:t>
            </w:r>
          </w:p>
        </w:tc>
        <w:tc>
          <w:tcPr>
            <w:tcW w:w="1086" w:type="dxa"/>
            <w:tcBorders>
              <w:top w:val="single" w:sz="4" w:space="0" w:color="auto"/>
            </w:tcBorders>
          </w:tcPr>
          <w:p w14:paraId="5B10BF5A" w14:textId="268A45C9" w:rsidR="00DD39DF" w:rsidRDefault="00247434" w:rsidP="001853F4">
            <w:pPr>
              <w:spacing w:line="360" w:lineRule="auto"/>
              <w:jc w:val="center"/>
              <w:rPr>
                <w:rFonts w:ascii="Times New Roman" w:hAnsi="Times New Roman" w:cs="Times New Roman"/>
              </w:rPr>
            </w:pPr>
            <w:r>
              <w:rPr>
                <w:rFonts w:ascii="Times New Roman" w:hAnsi="Times New Roman" w:cs="Times New Roman"/>
              </w:rPr>
              <w:t>0.34</w:t>
            </w:r>
          </w:p>
        </w:tc>
        <w:tc>
          <w:tcPr>
            <w:tcW w:w="1086" w:type="dxa"/>
            <w:tcBorders>
              <w:top w:val="single" w:sz="4" w:space="0" w:color="auto"/>
            </w:tcBorders>
          </w:tcPr>
          <w:p w14:paraId="2C89D256" w14:textId="0E903CAE" w:rsidR="00DD39DF" w:rsidRDefault="00247434" w:rsidP="001853F4">
            <w:pPr>
              <w:spacing w:line="360" w:lineRule="auto"/>
              <w:jc w:val="center"/>
              <w:rPr>
                <w:rFonts w:ascii="Times New Roman" w:hAnsi="Times New Roman" w:cs="Times New Roman"/>
              </w:rPr>
            </w:pPr>
            <w:r>
              <w:rPr>
                <w:rFonts w:ascii="Times New Roman" w:hAnsi="Times New Roman" w:cs="Times New Roman"/>
              </w:rPr>
              <w:t>0.41</w:t>
            </w:r>
          </w:p>
        </w:tc>
        <w:tc>
          <w:tcPr>
            <w:tcW w:w="1086" w:type="dxa"/>
            <w:tcBorders>
              <w:top w:val="single" w:sz="4" w:space="0" w:color="auto"/>
            </w:tcBorders>
          </w:tcPr>
          <w:p w14:paraId="3E5703A3" w14:textId="7089D69A" w:rsidR="00DD39DF" w:rsidRDefault="00247434" w:rsidP="001853F4">
            <w:pPr>
              <w:spacing w:line="360" w:lineRule="auto"/>
              <w:jc w:val="center"/>
              <w:rPr>
                <w:rFonts w:ascii="Times New Roman" w:hAnsi="Times New Roman" w:cs="Times New Roman"/>
              </w:rPr>
            </w:pPr>
            <w:r>
              <w:rPr>
                <w:rFonts w:ascii="Times New Roman" w:hAnsi="Times New Roman" w:cs="Times New Roman"/>
              </w:rPr>
              <w:t>0.53</w:t>
            </w:r>
          </w:p>
        </w:tc>
        <w:tc>
          <w:tcPr>
            <w:tcW w:w="990" w:type="dxa"/>
            <w:tcBorders>
              <w:top w:val="single" w:sz="4" w:space="0" w:color="auto"/>
            </w:tcBorders>
          </w:tcPr>
          <w:p w14:paraId="2B334840" w14:textId="1152067C" w:rsidR="00DD39DF" w:rsidRDefault="00247434" w:rsidP="001853F4">
            <w:pPr>
              <w:spacing w:line="360" w:lineRule="auto"/>
              <w:jc w:val="center"/>
              <w:rPr>
                <w:rFonts w:ascii="Times New Roman" w:hAnsi="Times New Roman" w:cs="Times New Roman"/>
              </w:rPr>
            </w:pPr>
            <w:r>
              <w:rPr>
                <w:rFonts w:ascii="Times New Roman" w:hAnsi="Times New Roman" w:cs="Times New Roman"/>
              </w:rPr>
              <w:t>1.76</w:t>
            </w:r>
          </w:p>
        </w:tc>
      </w:tr>
      <w:tr w:rsidR="00247434" w14:paraId="21EDFBCB" w14:textId="77777777" w:rsidTr="001853F4">
        <w:trPr>
          <w:trHeight w:val="326"/>
        </w:trPr>
        <w:tc>
          <w:tcPr>
            <w:tcW w:w="1443" w:type="dxa"/>
            <w:tcBorders>
              <w:bottom w:val="single" w:sz="4" w:space="0" w:color="auto"/>
            </w:tcBorders>
          </w:tcPr>
          <w:p w14:paraId="46015DAF" w14:textId="0AB73F14" w:rsidR="00DD39DF" w:rsidRDefault="00247434" w:rsidP="001853F4">
            <w:pPr>
              <w:spacing w:line="360" w:lineRule="auto"/>
              <w:rPr>
                <w:rFonts w:ascii="Times New Roman" w:hAnsi="Times New Roman" w:cs="Times New Roman"/>
              </w:rPr>
            </w:pPr>
            <w:r>
              <w:rPr>
                <w:rFonts w:ascii="Times New Roman" w:hAnsi="Times New Roman" w:cs="Times New Roman"/>
              </w:rPr>
              <w:t>Net Growth</w:t>
            </w:r>
          </w:p>
        </w:tc>
        <w:tc>
          <w:tcPr>
            <w:tcW w:w="1811" w:type="dxa"/>
            <w:tcBorders>
              <w:bottom w:val="single" w:sz="4" w:space="0" w:color="auto"/>
            </w:tcBorders>
          </w:tcPr>
          <w:p w14:paraId="3D73D6DE" w14:textId="0727D6EF" w:rsidR="00DD39DF" w:rsidRDefault="00247434" w:rsidP="001853F4">
            <w:pPr>
              <w:spacing w:line="360" w:lineRule="auto"/>
              <w:rPr>
                <w:rFonts w:ascii="Times New Roman" w:hAnsi="Times New Roman" w:cs="Times New Roman"/>
              </w:rPr>
            </w:pPr>
            <w:r>
              <w:rPr>
                <w:rFonts w:ascii="Times New Roman" w:hAnsi="Times New Roman" w:cs="Times New Roman"/>
              </w:rPr>
              <w:t>Meters</w:t>
            </w:r>
          </w:p>
        </w:tc>
        <w:tc>
          <w:tcPr>
            <w:tcW w:w="995" w:type="dxa"/>
            <w:tcBorders>
              <w:bottom w:val="single" w:sz="4" w:space="0" w:color="auto"/>
            </w:tcBorders>
          </w:tcPr>
          <w:p w14:paraId="2006E9C1" w14:textId="499A1189" w:rsidR="00DD39DF" w:rsidRDefault="00247434" w:rsidP="001853F4">
            <w:pPr>
              <w:spacing w:line="360" w:lineRule="auto"/>
              <w:jc w:val="center"/>
              <w:rPr>
                <w:rFonts w:ascii="Times New Roman" w:hAnsi="Times New Roman" w:cs="Times New Roman"/>
              </w:rPr>
            </w:pPr>
            <w:r>
              <w:rPr>
                <w:rFonts w:ascii="Times New Roman" w:hAnsi="Times New Roman" w:cs="Times New Roman"/>
              </w:rPr>
              <w:t>0</w:t>
            </w:r>
          </w:p>
        </w:tc>
        <w:tc>
          <w:tcPr>
            <w:tcW w:w="905" w:type="dxa"/>
            <w:tcBorders>
              <w:bottom w:val="single" w:sz="4" w:space="0" w:color="auto"/>
            </w:tcBorders>
          </w:tcPr>
          <w:p w14:paraId="44424231" w14:textId="7B3A7C43" w:rsidR="00DD39DF" w:rsidRDefault="00247434" w:rsidP="001853F4">
            <w:pPr>
              <w:spacing w:line="360" w:lineRule="auto"/>
              <w:jc w:val="center"/>
              <w:rPr>
                <w:rFonts w:ascii="Times New Roman" w:hAnsi="Times New Roman" w:cs="Times New Roman"/>
              </w:rPr>
            </w:pPr>
            <w:r>
              <w:rPr>
                <w:rFonts w:ascii="Times New Roman" w:hAnsi="Times New Roman" w:cs="Times New Roman"/>
              </w:rPr>
              <w:t>1.03</w:t>
            </w:r>
          </w:p>
        </w:tc>
        <w:tc>
          <w:tcPr>
            <w:tcW w:w="1086" w:type="dxa"/>
            <w:tcBorders>
              <w:bottom w:val="single" w:sz="4" w:space="0" w:color="auto"/>
            </w:tcBorders>
          </w:tcPr>
          <w:p w14:paraId="3CF22AAB" w14:textId="17E79F32" w:rsidR="00DD39DF" w:rsidRDefault="00247434" w:rsidP="001853F4">
            <w:pPr>
              <w:spacing w:line="360" w:lineRule="auto"/>
              <w:jc w:val="center"/>
              <w:rPr>
                <w:rFonts w:ascii="Times New Roman" w:hAnsi="Times New Roman" w:cs="Times New Roman"/>
              </w:rPr>
            </w:pPr>
            <w:r>
              <w:rPr>
                <w:rFonts w:ascii="Times New Roman" w:hAnsi="Times New Roman" w:cs="Times New Roman"/>
              </w:rPr>
              <w:t>1.68</w:t>
            </w:r>
          </w:p>
        </w:tc>
        <w:tc>
          <w:tcPr>
            <w:tcW w:w="1086" w:type="dxa"/>
            <w:tcBorders>
              <w:bottom w:val="single" w:sz="4" w:space="0" w:color="auto"/>
            </w:tcBorders>
          </w:tcPr>
          <w:p w14:paraId="315BA5EF" w14:textId="2A59E7CA" w:rsidR="00DD39DF" w:rsidRDefault="00247434" w:rsidP="001853F4">
            <w:pPr>
              <w:spacing w:line="360" w:lineRule="auto"/>
              <w:jc w:val="center"/>
              <w:rPr>
                <w:rFonts w:ascii="Times New Roman" w:hAnsi="Times New Roman" w:cs="Times New Roman"/>
              </w:rPr>
            </w:pPr>
            <w:r>
              <w:rPr>
                <w:rFonts w:ascii="Times New Roman" w:hAnsi="Times New Roman" w:cs="Times New Roman"/>
              </w:rPr>
              <w:t>2.07</w:t>
            </w:r>
          </w:p>
        </w:tc>
        <w:tc>
          <w:tcPr>
            <w:tcW w:w="1086" w:type="dxa"/>
            <w:tcBorders>
              <w:bottom w:val="single" w:sz="4" w:space="0" w:color="auto"/>
            </w:tcBorders>
          </w:tcPr>
          <w:p w14:paraId="23F98410" w14:textId="4CDC7918" w:rsidR="00DD39DF" w:rsidRDefault="00247434" w:rsidP="001853F4">
            <w:pPr>
              <w:spacing w:line="360" w:lineRule="auto"/>
              <w:jc w:val="center"/>
              <w:rPr>
                <w:rFonts w:ascii="Times New Roman" w:hAnsi="Times New Roman" w:cs="Times New Roman"/>
              </w:rPr>
            </w:pPr>
            <w:r>
              <w:rPr>
                <w:rFonts w:ascii="Times New Roman" w:hAnsi="Times New Roman" w:cs="Times New Roman"/>
              </w:rPr>
              <w:t>2.63</w:t>
            </w:r>
          </w:p>
        </w:tc>
        <w:tc>
          <w:tcPr>
            <w:tcW w:w="990" w:type="dxa"/>
            <w:tcBorders>
              <w:bottom w:val="single" w:sz="4" w:space="0" w:color="auto"/>
            </w:tcBorders>
          </w:tcPr>
          <w:p w14:paraId="364C232B" w14:textId="38FB3AFF" w:rsidR="00DD39DF" w:rsidRDefault="00247434" w:rsidP="001853F4">
            <w:pPr>
              <w:spacing w:line="360" w:lineRule="auto"/>
              <w:jc w:val="center"/>
              <w:rPr>
                <w:rFonts w:ascii="Times New Roman" w:hAnsi="Times New Roman" w:cs="Times New Roman"/>
              </w:rPr>
            </w:pPr>
            <w:r>
              <w:rPr>
                <w:rFonts w:ascii="Times New Roman" w:hAnsi="Times New Roman" w:cs="Times New Roman"/>
              </w:rPr>
              <w:t>8.82</w:t>
            </w:r>
          </w:p>
        </w:tc>
      </w:tr>
    </w:tbl>
    <w:p w14:paraId="7818637C" w14:textId="3DD5B760" w:rsidR="001853F4" w:rsidRDefault="001853F4" w:rsidP="00DD39DF">
      <w:pPr>
        <w:spacing w:line="360" w:lineRule="auto"/>
        <w:rPr>
          <w:rFonts w:ascii="Times New Roman" w:hAnsi="Times New Roman" w:cs="Times New Roman"/>
        </w:rPr>
      </w:pPr>
      <w:r>
        <w:rPr>
          <w:rFonts w:ascii="Times New Roman" w:hAnsi="Times New Roman" w:cs="Times New Roman"/>
        </w:rPr>
        <w:tab/>
        <w:t>Figure 1</w:t>
      </w:r>
      <w:r w:rsidR="004A4B63">
        <w:rPr>
          <w:rFonts w:ascii="Times New Roman" w:hAnsi="Times New Roman" w:cs="Times New Roman"/>
        </w:rPr>
        <w:t>1</w:t>
      </w:r>
      <w:r>
        <w:rPr>
          <w:rFonts w:ascii="Times New Roman" w:hAnsi="Times New Roman" w:cs="Times New Roman"/>
        </w:rPr>
        <w:t xml:space="preserve"> shows the distribution of height increment from remeasurement plots. The median value of 0.34 meters per year indicates expected plot-level annual tree height growth across the range of forest conditions in the study area. </w:t>
      </w:r>
    </w:p>
    <w:p w14:paraId="3D485ADF" w14:textId="77777777" w:rsidR="001853F4" w:rsidRDefault="001853F4" w:rsidP="001853F4">
      <w:pPr>
        <w:keepNext/>
        <w:spacing w:line="360" w:lineRule="auto"/>
      </w:pPr>
      <w:r>
        <w:rPr>
          <w:rFonts w:ascii="Times New Roman" w:hAnsi="Times New Roman" w:cs="Times New Roman"/>
          <w:noProof/>
        </w:rPr>
        <w:drawing>
          <wp:inline distT="0" distB="0" distL="0" distR="0" wp14:anchorId="3798F9DD" wp14:editId="2920A73C">
            <wp:extent cx="5943600" cy="3714750"/>
            <wp:effectExtent l="0" t="0" r="0" b="0"/>
            <wp:docPr id="146769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692578" name="Picture 146769257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DBD8ADC" w14:textId="627403EC" w:rsidR="001853F4" w:rsidRPr="00756857" w:rsidRDefault="001853F4" w:rsidP="00756857">
      <w:pPr>
        <w:pStyle w:val="Caption"/>
        <w:spacing w:line="360" w:lineRule="auto"/>
        <w:rPr>
          <w:rFonts w:ascii="Times New Roman" w:hAnsi="Times New Roman" w:cs="Times New Roman"/>
          <w:sz w:val="22"/>
          <w:szCs w:val="22"/>
        </w:rPr>
      </w:pPr>
      <w:r w:rsidRPr="00756857">
        <w:rPr>
          <w:rFonts w:ascii="Times New Roman" w:hAnsi="Times New Roman" w:cs="Times New Roman"/>
          <w:sz w:val="22"/>
          <w:szCs w:val="22"/>
        </w:rPr>
        <w:t xml:space="preserve">Figure </w:t>
      </w:r>
      <w:r w:rsidR="004A4B63">
        <w:rPr>
          <w:rFonts w:ascii="Times New Roman" w:hAnsi="Times New Roman" w:cs="Times New Roman"/>
          <w:sz w:val="22"/>
          <w:szCs w:val="22"/>
        </w:rPr>
        <w:t>11</w:t>
      </w:r>
      <w:r w:rsidRPr="00756857">
        <w:rPr>
          <w:rFonts w:ascii="Times New Roman" w:hAnsi="Times New Roman" w:cs="Times New Roman"/>
          <w:sz w:val="22"/>
          <w:szCs w:val="22"/>
        </w:rPr>
        <w:t xml:space="preserve">: Distribution of NFI-derived tree height increment. Red line indicates median value. </w:t>
      </w:r>
    </w:p>
    <w:p w14:paraId="34D589C3" w14:textId="3CE4B03A" w:rsidR="001853F4" w:rsidRDefault="00756857" w:rsidP="00756857">
      <w:pPr>
        <w:spacing w:line="360" w:lineRule="auto"/>
        <w:rPr>
          <w:rFonts w:ascii="Times New Roman" w:hAnsi="Times New Roman" w:cs="Times New Roman"/>
        </w:rPr>
      </w:pPr>
      <w:r>
        <w:rPr>
          <w:rFonts w:ascii="Times New Roman" w:hAnsi="Times New Roman" w:cs="Times New Roman"/>
        </w:rPr>
        <w:lastRenderedPageBreak/>
        <w:tab/>
        <w:t>Figure 1</w:t>
      </w:r>
      <w:r w:rsidR="004A4B63">
        <w:rPr>
          <w:rFonts w:ascii="Times New Roman" w:hAnsi="Times New Roman" w:cs="Times New Roman"/>
        </w:rPr>
        <w:t>2</w:t>
      </w:r>
      <w:r>
        <w:rPr>
          <w:rFonts w:ascii="Times New Roman" w:hAnsi="Times New Roman" w:cs="Times New Roman"/>
        </w:rPr>
        <w:t xml:space="preserve"> shows the distribution of five-year net growth in tree height at the plot level. This distribution is centered at 1.68 meters with a strong right skew, indicating a most growth for most plots with some experiencing up to 8 meters of growth in a five-year period. </w:t>
      </w:r>
    </w:p>
    <w:p w14:paraId="28CEEDA3" w14:textId="77777777" w:rsidR="00756857" w:rsidRDefault="00756857" w:rsidP="00756857">
      <w:pPr>
        <w:keepNext/>
        <w:spacing w:line="360" w:lineRule="auto"/>
      </w:pPr>
      <w:r>
        <w:rPr>
          <w:rFonts w:ascii="Times New Roman" w:hAnsi="Times New Roman" w:cs="Times New Roman"/>
          <w:noProof/>
        </w:rPr>
        <w:drawing>
          <wp:inline distT="0" distB="0" distL="0" distR="0" wp14:anchorId="0C31C269" wp14:editId="183FF3C3">
            <wp:extent cx="5943600" cy="3714750"/>
            <wp:effectExtent l="0" t="0" r="0" b="0"/>
            <wp:docPr id="1376760479"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60479" name="Picture 2" descr="A graph of a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A0726D3" w14:textId="427D68CA" w:rsidR="00756857" w:rsidRPr="00756857" w:rsidRDefault="00756857" w:rsidP="00756857">
      <w:pPr>
        <w:pStyle w:val="Caption"/>
        <w:spacing w:line="360" w:lineRule="auto"/>
        <w:rPr>
          <w:rFonts w:ascii="Times New Roman" w:hAnsi="Times New Roman" w:cs="Times New Roman"/>
          <w:sz w:val="22"/>
          <w:szCs w:val="22"/>
        </w:rPr>
      </w:pPr>
      <w:r w:rsidRPr="00756857">
        <w:rPr>
          <w:rFonts w:ascii="Times New Roman" w:hAnsi="Times New Roman" w:cs="Times New Roman"/>
          <w:sz w:val="22"/>
          <w:szCs w:val="22"/>
        </w:rPr>
        <w:t xml:space="preserve">Figure </w:t>
      </w:r>
      <w:r w:rsidR="00C36516">
        <w:rPr>
          <w:rFonts w:ascii="Times New Roman" w:hAnsi="Times New Roman" w:cs="Times New Roman"/>
          <w:sz w:val="22"/>
          <w:szCs w:val="22"/>
        </w:rPr>
        <w:t>1</w:t>
      </w:r>
      <w:r w:rsidR="004A4B63">
        <w:rPr>
          <w:rFonts w:ascii="Times New Roman" w:hAnsi="Times New Roman" w:cs="Times New Roman"/>
          <w:sz w:val="22"/>
          <w:szCs w:val="22"/>
        </w:rPr>
        <w:t>2</w:t>
      </w:r>
      <w:r>
        <w:rPr>
          <w:rFonts w:ascii="Times New Roman" w:hAnsi="Times New Roman" w:cs="Times New Roman"/>
          <w:sz w:val="22"/>
          <w:szCs w:val="22"/>
        </w:rPr>
        <w:t xml:space="preserve">: Distribution of NFI-derived five-year net growth in tree height. Red line indicates median value. </w:t>
      </w:r>
    </w:p>
    <w:p w14:paraId="5C64616B" w14:textId="1E49641B" w:rsidR="00A01085" w:rsidRDefault="00A01085" w:rsidP="00756857">
      <w:pPr>
        <w:pStyle w:val="ListParagraph"/>
        <w:numPr>
          <w:ilvl w:val="1"/>
          <w:numId w:val="1"/>
        </w:numPr>
        <w:spacing w:line="360" w:lineRule="auto"/>
        <w:rPr>
          <w:rFonts w:ascii="Times New Roman" w:hAnsi="Times New Roman" w:cs="Times New Roman"/>
          <w:b/>
          <w:bCs/>
        </w:rPr>
      </w:pPr>
      <w:r w:rsidRPr="00756857">
        <w:rPr>
          <w:rFonts w:ascii="Times New Roman" w:hAnsi="Times New Roman" w:cs="Times New Roman"/>
          <w:b/>
          <w:bCs/>
        </w:rPr>
        <w:t>ATL08-Derived Growth</w:t>
      </w:r>
    </w:p>
    <w:p w14:paraId="4BCAF8CB" w14:textId="0B980284" w:rsidR="00C6078A" w:rsidRDefault="00C6078A" w:rsidP="00C6078A">
      <w:pPr>
        <w:spacing w:line="360" w:lineRule="auto"/>
        <w:rPr>
          <w:rFonts w:ascii="Times New Roman" w:hAnsi="Times New Roman" w:cs="Times New Roman"/>
        </w:rPr>
      </w:pPr>
      <w:r>
        <w:rPr>
          <w:rFonts w:ascii="Times New Roman" w:hAnsi="Times New Roman" w:cs="Times New Roman"/>
        </w:rPr>
        <w:tab/>
      </w:r>
      <w:r w:rsidRPr="00C6078A">
        <w:rPr>
          <w:rFonts w:ascii="Times New Roman" w:hAnsi="Times New Roman" w:cs="Times New Roman"/>
        </w:rPr>
        <w:t>Wil</w:t>
      </w:r>
      <w:r>
        <w:rPr>
          <w:rFonts w:ascii="Times New Roman" w:hAnsi="Times New Roman" w:cs="Times New Roman"/>
        </w:rPr>
        <w:t>coxon Rank-Sum tests show statistically significant net growth in canopy height between 2020 and 2024 for all factor levels except forests with 20-30 years since disturbance (Figure 1</w:t>
      </w:r>
      <w:r w:rsidR="004A4B63">
        <w:rPr>
          <w:rFonts w:ascii="Times New Roman" w:hAnsi="Times New Roman" w:cs="Times New Roman"/>
        </w:rPr>
        <w:t>3</w:t>
      </w:r>
      <w:r>
        <w:rPr>
          <w:rFonts w:ascii="Times New Roman" w:hAnsi="Times New Roman" w:cs="Times New Roman"/>
        </w:rPr>
        <w:t xml:space="preserve">a). The W statistic—indicating the summed ranks of canopy heights in the last year of data—is the highest in Woody Wetlands (W = 150,852.5) forest cover type. W values are comparable in </w:t>
      </w:r>
      <w:r w:rsidR="00CD73C1">
        <w:rPr>
          <w:rFonts w:ascii="Times New Roman" w:hAnsi="Times New Roman" w:cs="Times New Roman"/>
        </w:rPr>
        <w:t xml:space="preserve">disturbed (W = 147,100) and undisturbed (W = 146,066) forests. For forests with a disturbance history, W values are highest in the &lt;10 years group (W = 154,561) and decrease moving away from disturbance in time. </w:t>
      </w:r>
    </w:p>
    <w:p w14:paraId="105618AD" w14:textId="5785A628" w:rsidR="00B44E34" w:rsidRDefault="00CD73C1" w:rsidP="00B44E34">
      <w:pPr>
        <w:keepNext/>
        <w:spacing w:line="360" w:lineRule="auto"/>
        <w:rPr>
          <w:rFonts w:ascii="Times New Roman" w:hAnsi="Times New Roman" w:cs="Times New Roman"/>
        </w:rPr>
      </w:pPr>
      <w:r>
        <w:rPr>
          <w:rFonts w:ascii="Times New Roman" w:hAnsi="Times New Roman" w:cs="Times New Roman"/>
        </w:rPr>
        <w:tab/>
        <w:t>The differences in median canopy height median the first and last year of data follow a similar pattern (Figure 1</w:t>
      </w:r>
      <w:r w:rsidR="004A4B63">
        <w:rPr>
          <w:rFonts w:ascii="Times New Roman" w:hAnsi="Times New Roman" w:cs="Times New Roman"/>
        </w:rPr>
        <w:t>3</w:t>
      </w:r>
      <w:r>
        <w:rPr>
          <w:rFonts w:ascii="Times New Roman" w:hAnsi="Times New Roman" w:cs="Times New Roman"/>
        </w:rPr>
        <w:t xml:space="preserve">b). Of the forest cover types it is highest in Woody Wetlands, with a </w:t>
      </w:r>
      <w:r>
        <w:rPr>
          <w:rFonts w:ascii="Times New Roman" w:hAnsi="Times New Roman" w:cs="Times New Roman"/>
        </w:rPr>
        <w:lastRenderedPageBreak/>
        <w:t xml:space="preserve">difference of 3.09 meters in five years. There is a slight separation between the differences for disturbed (2.42 m) and undisturbed (1.77 m) forests. The difference starts the highest in the &lt;10 </w:t>
      </w:r>
      <w:r>
        <w:rPr>
          <w:rFonts w:ascii="Times New Roman" w:hAnsi="Times New Roman" w:cs="Times New Roman"/>
        </w:rPr>
        <w:lastRenderedPageBreak/>
        <w:t xml:space="preserve">years group at 5.6 meters, and decreases moving away from disturbance in time until the 30+ years group, in which it increases to 2.91 meters. </w:t>
      </w:r>
    </w:p>
    <w:p w14:paraId="548A1386" w14:textId="77777777" w:rsidR="0014675E" w:rsidRDefault="0014675E" w:rsidP="0014675E">
      <w:pPr>
        <w:keepNext/>
        <w:spacing w:line="360" w:lineRule="auto"/>
      </w:pPr>
      <w:r>
        <w:rPr>
          <w:noProof/>
        </w:rPr>
        <w:drawing>
          <wp:inline distT="0" distB="0" distL="0" distR="0" wp14:anchorId="4BE3AC2B" wp14:editId="543847AF">
            <wp:extent cx="5943600" cy="6792595"/>
            <wp:effectExtent l="0" t="0" r="0" b="8255"/>
            <wp:docPr id="1191914916"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914916" name="Picture 5" descr="A screenshot of a graph&#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347592F1" w14:textId="487597D1" w:rsidR="0014675E" w:rsidRPr="0014675E" w:rsidRDefault="0014675E" w:rsidP="0014675E">
      <w:pPr>
        <w:pStyle w:val="Caption"/>
        <w:spacing w:line="360" w:lineRule="auto"/>
        <w:rPr>
          <w:rFonts w:ascii="Times New Roman" w:hAnsi="Times New Roman" w:cs="Times New Roman"/>
          <w:noProof/>
          <w:sz w:val="22"/>
          <w:szCs w:val="22"/>
        </w:rPr>
      </w:pPr>
      <w:r w:rsidRPr="0014675E">
        <w:rPr>
          <w:rFonts w:ascii="Times New Roman" w:hAnsi="Times New Roman" w:cs="Times New Roman"/>
          <w:sz w:val="22"/>
          <w:szCs w:val="22"/>
        </w:rPr>
        <w:lastRenderedPageBreak/>
        <w:t xml:space="preserve">Figure </w:t>
      </w:r>
      <w:r w:rsidR="00C36516">
        <w:rPr>
          <w:rFonts w:ascii="Times New Roman" w:hAnsi="Times New Roman" w:cs="Times New Roman"/>
          <w:sz w:val="22"/>
          <w:szCs w:val="22"/>
        </w:rPr>
        <w:t>1</w:t>
      </w:r>
      <w:r w:rsidR="004A4B63">
        <w:rPr>
          <w:rFonts w:ascii="Times New Roman" w:hAnsi="Times New Roman" w:cs="Times New Roman"/>
          <w:sz w:val="22"/>
          <w:szCs w:val="22"/>
        </w:rPr>
        <w:t>3</w:t>
      </w:r>
      <w:r>
        <w:rPr>
          <w:rFonts w:ascii="Times New Roman" w:hAnsi="Times New Roman" w:cs="Times New Roman"/>
          <w:sz w:val="22"/>
          <w:szCs w:val="22"/>
        </w:rPr>
        <w:t xml:space="preserve">: </w:t>
      </w:r>
      <w:r w:rsidRPr="0014675E">
        <w:rPr>
          <w:rFonts w:ascii="Times New Roman" w:hAnsi="Times New Roman" w:cs="Times New Roman"/>
          <w:sz w:val="22"/>
          <w:szCs w:val="22"/>
        </w:rPr>
        <w:t>Results of ATL08 derived net growth in canopy height. Results grouped by factor and level, with separate plots showing a) the W statistic, and b) the difference in median canopy height between the first and last year of data. Bars with value labels indicate statistically significant trends (p &lt; 0.05).</w:t>
      </w:r>
    </w:p>
    <w:p w14:paraId="2DCDAB15" w14:textId="1B98BE88" w:rsidR="004A4B63" w:rsidRDefault="00C927FF" w:rsidP="004A4B63">
      <w:pPr>
        <w:pStyle w:val="ListParagraph"/>
        <w:spacing w:line="360" w:lineRule="auto"/>
        <w:ind w:left="0"/>
        <w:rPr>
          <w:rFonts w:ascii="Times New Roman" w:hAnsi="Times New Roman" w:cs="Times New Roman"/>
        </w:rPr>
      </w:pPr>
      <w:r>
        <w:rPr>
          <w:rFonts w:ascii="Times New Roman" w:hAnsi="Times New Roman" w:cs="Times New Roman"/>
        </w:rPr>
        <w:tab/>
      </w:r>
      <w:r w:rsidR="004A4B63">
        <w:rPr>
          <w:rFonts w:ascii="Times New Roman" w:hAnsi="Times New Roman" w:cs="Times New Roman"/>
        </w:rPr>
        <w:t xml:space="preserve">Theil-Sen regression models reveal statistically significant incremental canopy height growth for only four of ten factor levels (Figure 14). The highest estimated growth rate occurred in Woody Wetlands </w:t>
      </w:r>
      <w:r w:rsidR="009B33DE">
        <w:rPr>
          <w:rFonts w:ascii="Times New Roman" w:hAnsi="Times New Roman" w:cs="Times New Roman"/>
        </w:rPr>
        <w:t>(0.43 m/year), followed by Evergreen Forest (0.42 m/year), Mixed Forest (0.40 m/year), and finally Deciduous Forest (0.30 m/year).</w:t>
      </w:r>
    </w:p>
    <w:p w14:paraId="7BBE61C4" w14:textId="2212F102" w:rsidR="009B33DE" w:rsidRDefault="009B33DE" w:rsidP="004A4B63">
      <w:pPr>
        <w:pStyle w:val="ListParagraph"/>
        <w:spacing w:line="360" w:lineRule="auto"/>
        <w:ind w:left="0"/>
        <w:rPr>
          <w:rFonts w:ascii="Times New Roman" w:hAnsi="Times New Roman" w:cs="Times New Roman"/>
        </w:rPr>
      </w:pPr>
      <w:r>
        <w:rPr>
          <w:rFonts w:ascii="Times New Roman" w:hAnsi="Times New Roman" w:cs="Times New Roman"/>
        </w:rPr>
        <w:tab/>
        <w:t>Disturbed forests show a higher growth rate (0.48 m/year) compared to undisturbed forests (0.37 m/year). For forests with a disturbance history, growth rates did not increase in tandem with time since disturbance. The highest rate was observed in forests disturbed &lt;10 years</w:t>
      </w:r>
      <w:r w:rsidR="00C36516">
        <w:rPr>
          <w:rFonts w:ascii="Times New Roman" w:hAnsi="Times New Roman" w:cs="Times New Roman"/>
        </w:rPr>
        <w:t xml:space="preserve"> </w:t>
      </w:r>
      <w:r w:rsidR="00046400">
        <w:rPr>
          <w:rFonts w:ascii="Times New Roman" w:hAnsi="Times New Roman" w:cs="Times New Roman"/>
        </w:rPr>
        <w:t xml:space="preserve">ago </w:t>
      </w:r>
      <w:r w:rsidR="00C36516">
        <w:rPr>
          <w:rFonts w:ascii="Times New Roman" w:hAnsi="Times New Roman" w:cs="Times New Roman"/>
        </w:rPr>
        <w:t>(0.63 m/year)</w:t>
      </w:r>
      <w:r>
        <w:rPr>
          <w:rFonts w:ascii="Times New Roman" w:hAnsi="Times New Roman" w:cs="Times New Roman"/>
        </w:rPr>
        <w:t xml:space="preserve">, followed by lower rates in the 10-20 years </w:t>
      </w:r>
      <w:r w:rsidR="00C36516">
        <w:rPr>
          <w:rFonts w:ascii="Times New Roman" w:hAnsi="Times New Roman" w:cs="Times New Roman"/>
        </w:rPr>
        <w:t xml:space="preserve">(0.33 m/year) </w:t>
      </w:r>
      <w:r>
        <w:rPr>
          <w:rFonts w:ascii="Times New Roman" w:hAnsi="Times New Roman" w:cs="Times New Roman"/>
        </w:rPr>
        <w:t xml:space="preserve">and 20-30 years </w:t>
      </w:r>
      <w:r w:rsidR="00C36516">
        <w:rPr>
          <w:rFonts w:ascii="Times New Roman" w:hAnsi="Times New Roman" w:cs="Times New Roman"/>
        </w:rPr>
        <w:t xml:space="preserve">(0.14 m/year) </w:t>
      </w:r>
      <w:r>
        <w:rPr>
          <w:rFonts w:ascii="Times New Roman" w:hAnsi="Times New Roman" w:cs="Times New Roman"/>
        </w:rPr>
        <w:t>groups. Notably, the 30+ years group showed a rebound in growth rate of 0.55 m/year</w:t>
      </w:r>
      <w:r w:rsidR="00C36516">
        <w:rPr>
          <w:rFonts w:ascii="Times New Roman" w:hAnsi="Times New Roman" w:cs="Times New Roman"/>
        </w:rPr>
        <w:t>.</w:t>
      </w:r>
    </w:p>
    <w:p w14:paraId="58D78BCB" w14:textId="3BDCB619" w:rsidR="00C927FF" w:rsidRDefault="00C927FF" w:rsidP="004A4B63">
      <w:pPr>
        <w:pStyle w:val="ListParagraph"/>
        <w:spacing w:line="360" w:lineRule="auto"/>
        <w:ind w:left="0"/>
        <w:rPr>
          <w:rFonts w:ascii="Times New Roman" w:hAnsi="Times New Roman" w:cs="Times New Roman"/>
        </w:rPr>
      </w:pPr>
      <w:r>
        <w:rPr>
          <w:rFonts w:ascii="Times New Roman" w:hAnsi="Times New Roman" w:cs="Times New Roman"/>
        </w:rPr>
        <w:tab/>
        <w:t>Trends for baseline canopy height differed from growth rates. Baseline canopy height is highest in Deciduous Forest (24.87 m), followed by Mixed Forest (24.17 m), Woody Wetlands (20.47 m), and is lowest in Evergreen Forest (19.91 m). Baseline canopy height was higher in undisturbed (23.59 m) forests than disturbed forests (18.71 m). For forests with a history of disturbance, baseline canopy height generally increased with time since disturbance.</w:t>
      </w:r>
    </w:p>
    <w:p w14:paraId="69641CDA" w14:textId="77777777" w:rsidR="00C36516" w:rsidRDefault="00C36516" w:rsidP="00C36516">
      <w:pPr>
        <w:pStyle w:val="ListParagraph"/>
        <w:keepNext/>
        <w:spacing w:line="360" w:lineRule="auto"/>
        <w:ind w:left="0"/>
      </w:pPr>
      <w:r>
        <w:rPr>
          <w:rFonts w:ascii="Times New Roman" w:hAnsi="Times New Roman" w:cs="Times New Roman"/>
          <w:noProof/>
        </w:rPr>
        <w:lastRenderedPageBreak/>
        <w:drawing>
          <wp:inline distT="0" distB="0" distL="0" distR="0" wp14:anchorId="4037AE56" wp14:editId="02180361">
            <wp:extent cx="5943600" cy="6821805"/>
            <wp:effectExtent l="0" t="0" r="0" b="0"/>
            <wp:docPr id="503719014" name="Picture 6"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19014" name="Picture 6" descr="A graph of different colored bar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6821805"/>
                    </a:xfrm>
                    <a:prstGeom prst="rect">
                      <a:avLst/>
                    </a:prstGeom>
                  </pic:spPr>
                </pic:pic>
              </a:graphicData>
            </a:graphic>
          </wp:inline>
        </w:drawing>
      </w:r>
    </w:p>
    <w:p w14:paraId="2EF9BA9B" w14:textId="77777777" w:rsidR="00C927FF" w:rsidRDefault="00C36516" w:rsidP="00C36516">
      <w:pPr>
        <w:pStyle w:val="Caption"/>
        <w:spacing w:line="360" w:lineRule="auto"/>
        <w:rPr>
          <w:rFonts w:ascii="Times New Roman" w:hAnsi="Times New Roman" w:cs="Times New Roman"/>
          <w:sz w:val="22"/>
          <w:szCs w:val="22"/>
        </w:rPr>
      </w:pPr>
      <w:r w:rsidRPr="00C36516">
        <w:rPr>
          <w:rFonts w:ascii="Times New Roman" w:hAnsi="Times New Roman" w:cs="Times New Roman"/>
          <w:sz w:val="22"/>
          <w:szCs w:val="22"/>
        </w:rPr>
        <w:t xml:space="preserve">Figure </w:t>
      </w:r>
      <w:r>
        <w:rPr>
          <w:rFonts w:ascii="Times New Roman" w:hAnsi="Times New Roman" w:cs="Times New Roman"/>
          <w:sz w:val="22"/>
          <w:szCs w:val="22"/>
        </w:rPr>
        <w:t>14: Results of ATL08-derived incremental growth in canopy height. Results grouped by factor and level, with separate plots showing a) the regression slope value, and b) the regression intercept values. Bars with value labels indicate statistically significant trends (p &lt; 0.05).</w:t>
      </w:r>
    </w:p>
    <w:p w14:paraId="5B222043" w14:textId="44B4CF30" w:rsidR="007A3A2E" w:rsidRPr="007A3A2E" w:rsidRDefault="007A3A2E" w:rsidP="007A3A2E">
      <w:pPr>
        <w:pStyle w:val="Caption"/>
        <w:spacing w:line="360" w:lineRule="auto"/>
        <w:rPr>
          <w:rFonts w:ascii="Times New Roman" w:hAnsi="Times New Roman" w:cs="Times New Roman"/>
          <w:color w:val="000000" w:themeColor="text1"/>
          <w:sz w:val="24"/>
          <w:szCs w:val="24"/>
        </w:rPr>
      </w:pPr>
      <w:r>
        <w:rPr>
          <w:rFonts w:ascii="Times New Roman" w:hAnsi="Times New Roman" w:cs="Times New Roman"/>
          <w:i w:val="0"/>
          <w:iCs w:val="0"/>
          <w:color w:val="000000" w:themeColor="text1"/>
          <w:sz w:val="24"/>
          <w:szCs w:val="24"/>
        </w:rPr>
        <w:lastRenderedPageBreak/>
        <w:tab/>
      </w:r>
      <w:r w:rsidR="00C927FF" w:rsidRPr="007A3A2E">
        <w:rPr>
          <w:rFonts w:ascii="Times New Roman" w:hAnsi="Times New Roman" w:cs="Times New Roman"/>
          <w:i w:val="0"/>
          <w:iCs w:val="0"/>
          <w:color w:val="000000" w:themeColor="text1"/>
          <w:sz w:val="24"/>
          <w:szCs w:val="24"/>
        </w:rPr>
        <w:t>Finally, MK tests show statistically significant</w:t>
      </w:r>
      <w:r w:rsidR="00142A20" w:rsidRPr="007A3A2E">
        <w:rPr>
          <w:rFonts w:ascii="Times New Roman" w:hAnsi="Times New Roman" w:cs="Times New Roman"/>
          <w:i w:val="0"/>
          <w:iCs w:val="0"/>
          <w:color w:val="000000" w:themeColor="text1"/>
          <w:sz w:val="24"/>
          <w:szCs w:val="24"/>
        </w:rPr>
        <w:t xml:space="preserve"> monotonic growth</w:t>
      </w:r>
      <w:r w:rsidRPr="007A3A2E">
        <w:rPr>
          <w:rFonts w:ascii="Times New Roman" w:hAnsi="Times New Roman" w:cs="Times New Roman"/>
          <w:i w:val="0"/>
          <w:iCs w:val="0"/>
          <w:color w:val="000000" w:themeColor="text1"/>
          <w:sz w:val="24"/>
          <w:szCs w:val="24"/>
        </w:rPr>
        <w:t xml:space="preserve"> in canopy height over time for six of ten factor levels (Figure 15)</w:t>
      </w:r>
      <w:r>
        <w:rPr>
          <w:rFonts w:ascii="Times New Roman" w:hAnsi="Times New Roman" w:cs="Times New Roman"/>
          <w:i w:val="0"/>
          <w:iCs w:val="0"/>
          <w:color w:val="000000" w:themeColor="text1"/>
          <w:sz w:val="24"/>
          <w:szCs w:val="24"/>
        </w:rPr>
        <w:t>. No significant trends were observed in Woody Wetlands, undisturbed forests, and forests disturbed 10-20 or 20-30 years ago. The Z value is the highest in Mixed Forests (Z = 2.53) of all forest cover types.</w:t>
      </w:r>
    </w:p>
    <w:p w14:paraId="0A1B4944" w14:textId="69C121BE" w:rsidR="007A3A2E" w:rsidRDefault="00046400" w:rsidP="00046400">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tab/>
      </w:r>
      <w:r w:rsidR="007A3A2E" w:rsidRPr="007A3A2E">
        <w:rPr>
          <w:rFonts w:ascii="Times New Roman" w:hAnsi="Times New Roman" w:cs="Times New Roman"/>
          <w:color w:val="000000" w:themeColor="text1"/>
        </w:rPr>
        <w:t>The</w:t>
      </w:r>
      <w:r w:rsidR="007A3A2E">
        <w:rPr>
          <w:rFonts w:ascii="Times New Roman" w:hAnsi="Times New Roman" w:cs="Times New Roman"/>
          <w:color w:val="000000" w:themeColor="text1"/>
        </w:rPr>
        <w:t xml:space="preserve"> Z value is higher in disturbed</w:t>
      </w:r>
      <w:r>
        <w:rPr>
          <w:rFonts w:ascii="Times New Roman" w:hAnsi="Times New Roman" w:cs="Times New Roman"/>
          <w:color w:val="000000" w:themeColor="text1"/>
        </w:rPr>
        <w:t xml:space="preserve"> forests (Z = 1.98)</w:t>
      </w:r>
      <w:r w:rsidR="007A3A2E">
        <w:rPr>
          <w:rFonts w:ascii="Times New Roman" w:hAnsi="Times New Roman" w:cs="Times New Roman"/>
          <w:color w:val="000000" w:themeColor="text1"/>
        </w:rPr>
        <w:t xml:space="preserve"> than undisturbed forests </w:t>
      </w:r>
      <w:r>
        <w:rPr>
          <w:rFonts w:ascii="Times New Roman" w:hAnsi="Times New Roman" w:cs="Times New Roman"/>
          <w:color w:val="000000" w:themeColor="text1"/>
        </w:rPr>
        <w:t xml:space="preserve">(Z = 1.57), which showed no significant trend. For forests with a history of disturbance, Z values were high in areas disturbed &lt;10 years ago (Z = 2.56), and decreased with time since disturbance. However, forests disturbed 30+ years ago showed the strongest trend of all factor levels (Z = 3.52). </w:t>
      </w:r>
    </w:p>
    <w:p w14:paraId="1CF1D352" w14:textId="305C566A" w:rsidR="00046400" w:rsidRDefault="00046400" w:rsidP="00046400">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tab/>
        <w:t xml:space="preserve">Trends for Kendall’s Tau statistic mirror those of the Z statistic. Tau values range from 0.05 for Woody Wetlands, indicating the lowest agreement between canopy height growth and time, to 0.08 in Mixed Forests. Disturbed forests have a slightly higher tau (0.06) than undisturbed forests (0.05). Tau values are highest in forests with &lt;10 or 30+ years since disturbance, compared to forests with more moderate time since disturbance. </w:t>
      </w:r>
    </w:p>
    <w:p w14:paraId="423BB723" w14:textId="77777777" w:rsidR="00046400" w:rsidRDefault="00046400" w:rsidP="00046400">
      <w:pPr>
        <w:pStyle w:val="ListParagraph"/>
        <w:keepNext/>
        <w:spacing w:line="360" w:lineRule="auto"/>
        <w:ind w:left="0"/>
      </w:pPr>
      <w:r>
        <w:rPr>
          <w:rFonts w:ascii="Times New Roman" w:hAnsi="Times New Roman" w:cs="Times New Roman"/>
          <w:noProof/>
          <w:color w:val="000000" w:themeColor="text1"/>
        </w:rPr>
        <w:lastRenderedPageBreak/>
        <w:drawing>
          <wp:inline distT="0" distB="0" distL="0" distR="0" wp14:anchorId="2858F282" wp14:editId="583010AA">
            <wp:extent cx="5943600" cy="6850380"/>
            <wp:effectExtent l="0" t="0" r="0" b="7620"/>
            <wp:docPr id="578573636" name="Picture 7"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73636" name="Picture 7" descr="A graph of different colored square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6850380"/>
                    </a:xfrm>
                    <a:prstGeom prst="rect">
                      <a:avLst/>
                    </a:prstGeom>
                  </pic:spPr>
                </pic:pic>
              </a:graphicData>
            </a:graphic>
          </wp:inline>
        </w:drawing>
      </w:r>
    </w:p>
    <w:p w14:paraId="2E37CA3B" w14:textId="28E890A1" w:rsidR="00046400" w:rsidRPr="00046400" w:rsidRDefault="00046400" w:rsidP="00046400">
      <w:pPr>
        <w:pStyle w:val="Caption"/>
        <w:spacing w:line="360" w:lineRule="auto"/>
        <w:rPr>
          <w:rFonts w:ascii="Times New Roman" w:hAnsi="Times New Roman" w:cs="Times New Roman"/>
          <w:color w:val="000000" w:themeColor="text1"/>
          <w:sz w:val="22"/>
          <w:szCs w:val="22"/>
        </w:rPr>
      </w:pPr>
      <w:r w:rsidRPr="00046400">
        <w:rPr>
          <w:rFonts w:ascii="Times New Roman" w:hAnsi="Times New Roman" w:cs="Times New Roman"/>
          <w:sz w:val="22"/>
          <w:szCs w:val="22"/>
        </w:rPr>
        <w:t xml:space="preserve">Figure 15: </w:t>
      </w:r>
      <w:r>
        <w:rPr>
          <w:rFonts w:ascii="Times New Roman" w:hAnsi="Times New Roman" w:cs="Times New Roman"/>
          <w:sz w:val="22"/>
          <w:szCs w:val="22"/>
        </w:rPr>
        <w:t>Results of ATL08-derived monotonic growth in canopy height. Results grouped by factor and level, with separate plots showing the a) Z statistic, and b) Tau statistic. Bars with value labels indicate statistically significant trends (p &lt; 0.05).</w:t>
      </w:r>
    </w:p>
    <w:p w14:paraId="12F703E9" w14:textId="42C1007A" w:rsidR="00380B75" w:rsidRDefault="00820944" w:rsidP="00380B75">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Discussion</w:t>
      </w:r>
    </w:p>
    <w:p w14:paraId="7C0BAB8F" w14:textId="198FB5F0" w:rsidR="00380B75" w:rsidRDefault="00380B75"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The ability of spaceborne LiDAR to reliably detect canopy height growth over time is vital for broad-scale forest monitoring, overcoming the temporal limitations of repeat ALS data acquisition and the spatial limitations of field inventories. However, the performance of ATL08 canopy height estimations can vary across a multitude of topographic, atmospheric, and ecological conditions. As such, any </w:t>
      </w:r>
      <w:r w:rsidRPr="00380B75">
        <w:rPr>
          <w:rFonts w:ascii="Times New Roman" w:hAnsi="Times New Roman" w:cs="Times New Roman"/>
          <w:color w:val="000000" w:themeColor="text1"/>
        </w:rPr>
        <w:t>As such, any study utilizing ATL08</w:t>
      </w:r>
      <w:r>
        <w:rPr>
          <w:rFonts w:ascii="Times New Roman" w:hAnsi="Times New Roman" w:cs="Times New Roman"/>
          <w:color w:val="000000" w:themeColor="text1"/>
        </w:rPr>
        <w:t xml:space="preserve"> </w:t>
      </w:r>
      <w:r w:rsidRPr="00380B75">
        <w:rPr>
          <w:rFonts w:ascii="Times New Roman" w:hAnsi="Times New Roman" w:cs="Times New Roman"/>
          <w:color w:val="000000" w:themeColor="text1"/>
        </w:rPr>
        <w:t>canopy height estimations must compare them against reference data sources.</w:t>
      </w:r>
    </w:p>
    <w:p w14:paraId="0F783551" w14:textId="0F942D8D" w:rsidR="00380B75" w:rsidRDefault="00380B75"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t>We first demonstrated that ATL08 segments sufficiently estimate canopy heights within our study area (R</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 0.88 , RMSE = 2.65) using coincident high-resolution ALS data. The minor underestimation of ATL08 canopy heights against reference ALS is </w:t>
      </w:r>
      <w:r w:rsidR="00D42ACD">
        <w:rPr>
          <w:rFonts w:ascii="Times New Roman" w:hAnsi="Times New Roman" w:cs="Times New Roman"/>
          <w:color w:val="000000" w:themeColor="text1"/>
        </w:rPr>
        <w:t xml:space="preserve">noted in the </w:t>
      </w:r>
      <w:r>
        <w:rPr>
          <w:rFonts w:ascii="Times New Roman" w:hAnsi="Times New Roman" w:cs="Times New Roman"/>
          <w:color w:val="000000" w:themeColor="text1"/>
        </w:rPr>
        <w:t xml:space="preserve">literature </w:t>
      </w:r>
      <w:r w:rsidR="00D42ACD">
        <w:rPr>
          <w:rFonts w:ascii="Times New Roman" w:hAnsi="Times New Roman" w:cs="Times New Roman"/>
          <w:color w:val="000000" w:themeColor="text1"/>
        </w:rPr>
        <w:fldChar w:fldCharType="begin"/>
      </w:r>
      <w:r w:rsidR="00D42ACD">
        <w:rPr>
          <w:rFonts w:ascii="Times New Roman" w:hAnsi="Times New Roman" w:cs="Times New Roman"/>
          <w:color w:val="000000" w:themeColor="text1"/>
        </w:rPr>
        <w:instrText xml:space="preserve"> ADDIN ZOTERO_ITEM CSL_CITATION {"citationID":"76MG2emY","properties":{"formattedCitation":"(Neuenschwander et al., 2020; Rai et al., 2024; Yu et al., 2024)","plainCitation":"(Neuenschwander et al., 2020; Rai et al., 2024; Yu et al., 2024)","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y: 7.03 m). For GEDI, the day versus night differences va</w:instrText>
      </w:r>
      <w:r w:rsidR="00D42ACD" w:rsidRPr="00D42ACD">
        <w:rPr>
          <w:rFonts w:ascii="Times New Roman" w:hAnsi="Times New Roman" w:cs="Times New Roman"/>
          <w:color w:val="000000" w:themeColor="text1"/>
          <w:lang w:val="fr-FR"/>
        </w:rPr>
        <w:instrText xml:space="preserve">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D42ACD">
        <w:rPr>
          <w:rFonts w:ascii="Times New Roman" w:hAnsi="Times New Roman" w:cs="Times New Roman"/>
          <w:color w:val="000000" w:themeColor="text1"/>
        </w:rPr>
        <w:fldChar w:fldCharType="separate"/>
      </w:r>
      <w:r w:rsidR="00D42ACD" w:rsidRPr="00D42ACD">
        <w:rPr>
          <w:rFonts w:ascii="Times New Roman" w:hAnsi="Times New Roman" w:cs="Times New Roman"/>
          <w:lang w:val="fr-FR"/>
        </w:rPr>
        <w:t>(</w:t>
      </w:r>
      <w:proofErr w:type="spellStart"/>
      <w:r w:rsidR="00D42ACD" w:rsidRPr="00D42ACD">
        <w:rPr>
          <w:rFonts w:ascii="Times New Roman" w:hAnsi="Times New Roman" w:cs="Times New Roman"/>
          <w:lang w:val="fr-FR"/>
        </w:rPr>
        <w:t>Neuenschwander</w:t>
      </w:r>
      <w:proofErr w:type="spellEnd"/>
      <w:r w:rsidR="00D42ACD" w:rsidRPr="00D42ACD">
        <w:rPr>
          <w:rFonts w:ascii="Times New Roman" w:hAnsi="Times New Roman" w:cs="Times New Roman"/>
          <w:lang w:val="fr-FR"/>
        </w:rPr>
        <w:t xml:space="preserve"> et al., 2020; Rai et al., 2024; Yu et al., 2024)</w:t>
      </w:r>
      <w:r w:rsidR="00D42ACD">
        <w:rPr>
          <w:rFonts w:ascii="Times New Roman" w:hAnsi="Times New Roman" w:cs="Times New Roman"/>
          <w:color w:val="000000" w:themeColor="text1"/>
        </w:rPr>
        <w:fldChar w:fldCharType="end"/>
      </w:r>
      <w:r w:rsidR="00D42ACD" w:rsidRPr="00D42ACD">
        <w:rPr>
          <w:rFonts w:ascii="Times New Roman" w:hAnsi="Times New Roman" w:cs="Times New Roman"/>
          <w:color w:val="000000" w:themeColor="text1"/>
          <w:lang w:val="fr-FR"/>
        </w:rPr>
        <w:t xml:space="preserve">. </w:t>
      </w:r>
      <w:r w:rsidR="00D42ACD" w:rsidRPr="00D42ACD">
        <w:rPr>
          <w:rFonts w:ascii="Times New Roman" w:hAnsi="Times New Roman" w:cs="Times New Roman"/>
          <w:color w:val="000000" w:themeColor="text1"/>
        </w:rPr>
        <w:t>As posited in section 2.1, the strong performance of canopy h</w:t>
      </w:r>
      <w:r w:rsidR="00D42ACD">
        <w:rPr>
          <w:rFonts w:ascii="Times New Roman" w:hAnsi="Times New Roman" w:cs="Times New Roman"/>
          <w:color w:val="000000" w:themeColor="text1"/>
        </w:rPr>
        <w:t xml:space="preserve">eight estimation by ATL08 segments was likely due to the consistent tree height and regular tree spacing of forest plantations present within the study area. Based on these results, ATL08 canopy height estimations in the study area at a single point in time were </w:t>
      </w:r>
      <w:r w:rsidR="00480E31">
        <w:rPr>
          <w:rFonts w:ascii="Times New Roman" w:hAnsi="Times New Roman" w:cs="Times New Roman"/>
          <w:color w:val="000000" w:themeColor="text1"/>
        </w:rPr>
        <w:t xml:space="preserve">conducive </w:t>
      </w:r>
      <w:r w:rsidR="00D42ACD">
        <w:rPr>
          <w:rFonts w:ascii="Times New Roman" w:hAnsi="Times New Roman" w:cs="Times New Roman"/>
          <w:color w:val="000000" w:themeColor="text1"/>
        </w:rPr>
        <w:t xml:space="preserve">for identifying trends throughout time. </w:t>
      </w:r>
    </w:p>
    <w:p w14:paraId="5F7C0B0E" w14:textId="661D8536" w:rsidR="00D42ACD" w:rsidRDefault="00D42ACD"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We assessed the sampling bias present in ATL08 data by treating the footprints of each year of ATL08 segments as an individual sample of the landscape. </w:t>
      </w:r>
      <w:r w:rsidR="0010229A">
        <w:rPr>
          <w:rFonts w:ascii="Times New Roman" w:hAnsi="Times New Roman" w:cs="Times New Roman"/>
          <w:color w:val="000000" w:themeColor="text1"/>
        </w:rPr>
        <w:t xml:space="preserve">Comparing the 2020 ALS in the footprints of each sample against the population of forests—the 2020 ALS across the entire study area—indicate that ATL08 segment locations provide representative samples. Comparing the samples against each other, all samples demonstrate practical equivalence within a margin of 2 meters in canopy height, showing a considerable level of agreement across a study area of over 5 million hectares. When tightening the equivalence margin to </w:t>
      </w:r>
      <w:r w:rsidR="00480E31" w:rsidRPr="00480E31">
        <w:rPr>
          <w:rFonts w:ascii="Times New Roman" w:hAnsi="Times New Roman" w:cs="Times New Roman"/>
          <w:color w:val="000000" w:themeColor="text1"/>
        </w:rPr>
        <w:t>the 2019 sample did not demonstrate equivalence with the samples from 2021, 2023, or 2024, indicating some spatial difference in canopy height between the locations of those samples.</w:t>
      </w:r>
      <w:r w:rsidR="00480E31">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Still, equivalence shown in 75% of groups within a 1.5-meter margin speaks to the forest cover homogeneity across the study area. After removing the 2019 sample, all samples demonstrate equivalence to each other within an even tighter 1-meter margin.</w:t>
      </w:r>
      <w:r w:rsidR="00480E31">
        <w:rPr>
          <w:rFonts w:ascii="Times New Roman" w:hAnsi="Times New Roman" w:cs="Times New Roman"/>
          <w:color w:val="000000" w:themeColor="text1"/>
        </w:rPr>
        <w:t xml:space="preserve"> Ultimately, the equivalence in canopy height between samples </w:t>
      </w:r>
      <w:r w:rsidR="00480E31" w:rsidRPr="00480E31">
        <w:rPr>
          <w:rFonts w:ascii="Times New Roman" w:hAnsi="Times New Roman" w:cs="Times New Roman"/>
          <w:color w:val="000000" w:themeColor="text1"/>
        </w:rPr>
        <w:t>was deemed sufficient for our purposes, especially considering the RMSE of 2.64 meters in Phase 1, as it is unlikely that ATL08 measurements would be heavily influenced by spatial biases in canopy height falling within this margin of error.</w:t>
      </w:r>
    </w:p>
    <w:p w14:paraId="5420DDFA" w14:textId="77777777" w:rsidR="00887042" w:rsidRDefault="00480E31"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NFI remeasurement plots established reference tree height growth within our study area. </w:t>
      </w:r>
      <w:r w:rsidRPr="00480E31">
        <w:rPr>
          <w:rFonts w:ascii="Times New Roman" w:hAnsi="Times New Roman" w:cs="Times New Roman"/>
          <w:color w:val="000000" w:themeColor="text1"/>
        </w:rPr>
        <w:t>The distribution of height increment (Figure 1</w:t>
      </w:r>
      <w:r>
        <w:rPr>
          <w:rFonts w:ascii="Times New Roman" w:hAnsi="Times New Roman" w:cs="Times New Roman"/>
          <w:color w:val="000000" w:themeColor="text1"/>
        </w:rPr>
        <w:t>1</w:t>
      </w:r>
      <w:r w:rsidRPr="00480E31">
        <w:rPr>
          <w:rFonts w:ascii="Times New Roman" w:hAnsi="Times New Roman" w:cs="Times New Roman"/>
          <w:color w:val="000000" w:themeColor="text1"/>
        </w:rPr>
        <w:t>) is heavily concentrated in values below 0.5 meters per year, which may reflect maturing forests across the study area, as forest height growth and productivity slows as stands mature</w:t>
      </w:r>
      <w:r>
        <w:rPr>
          <w:rFonts w:ascii="Times New Roman" w:hAnsi="Times New Roman" w:cs="Times New Roman"/>
          <w:color w:val="000000" w:themeColor="text1"/>
        </w:rPr>
        <w:t xml:space="preserve"> </w:t>
      </w:r>
      <w:r w:rsidR="00F4330A">
        <w:rPr>
          <w:rFonts w:ascii="Times New Roman" w:hAnsi="Times New Roman" w:cs="Times New Roman"/>
          <w:color w:val="000000" w:themeColor="text1"/>
        </w:rPr>
        <w:fldChar w:fldCharType="begin"/>
      </w:r>
      <w:r w:rsidR="00F4330A">
        <w:rPr>
          <w:rFonts w:ascii="Times New Roman" w:hAnsi="Times New Roman" w:cs="Times New Roman"/>
          <w:color w:val="000000" w:themeColor="text1"/>
        </w:rPr>
        <w:instrText xml:space="preserve"> ADDIN ZOTERO_ITEM CSL_CITATION {"citationID":"aimiYBq7","properties":{"formattedCitation":"(Bennett, 1963; Tang et al., 2014)","plainCitation":"(Bennett, 1963; Tang et al., 2014)","noteIndex":0},"citationItems":[{"id":324,"uris":["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F4330A">
        <w:rPr>
          <w:rFonts w:ascii="Times New Roman" w:hAnsi="Times New Roman" w:cs="Times New Roman"/>
          <w:color w:val="000000" w:themeColor="text1"/>
        </w:rPr>
        <w:fldChar w:fldCharType="separate"/>
      </w:r>
      <w:r w:rsidR="00F4330A" w:rsidRPr="00F4330A">
        <w:rPr>
          <w:rFonts w:ascii="Times New Roman" w:hAnsi="Times New Roman" w:cs="Times New Roman"/>
        </w:rPr>
        <w:t>(Bennett, 1963; Tang et al., 2014)</w:t>
      </w:r>
      <w:r w:rsidR="00F4330A">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xml:space="preserve">. For loblolly pines vastly present throughout the southeastern United States (and therefore the study area), crown closure may occur within 10-20 years of age </w:t>
      </w:r>
      <w:r w:rsidR="00B10D96">
        <w:rPr>
          <w:rFonts w:ascii="Times New Roman" w:hAnsi="Times New Roman" w:cs="Times New Roman"/>
          <w:color w:val="000000" w:themeColor="text1"/>
        </w:rPr>
        <w:fldChar w:fldCharType="begin"/>
      </w:r>
      <w:r w:rsidR="00B10D96">
        <w:rPr>
          <w:rFonts w:ascii="Times New Roman" w:hAnsi="Times New Roman" w:cs="Times New Roman"/>
          <w:color w:val="000000" w:themeColor="text1"/>
        </w:rPr>
        <w:instrText xml:space="preserve"> ADDIN ZOTERO_ITEM CSL_CITATION {"citationID":"U78dsP2N","properties":{"formattedCitation":"(Baker and Langdon, 1990; Bradley and Kush, 2019)","plainCitation":"(Baker and Langdon, 1990; Bradley and Kush, 2019)","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B10D96">
        <w:rPr>
          <w:rFonts w:ascii="Times New Roman" w:hAnsi="Times New Roman" w:cs="Times New Roman"/>
          <w:color w:val="000000" w:themeColor="text1"/>
        </w:rPr>
        <w:fldChar w:fldCharType="separate"/>
      </w:r>
      <w:r w:rsidR="00B10D96" w:rsidRPr="00B10D96">
        <w:rPr>
          <w:rFonts w:ascii="Times New Roman" w:hAnsi="Times New Roman" w:cs="Times New Roman"/>
        </w:rPr>
        <w:t>(Baker and Langdon, 1990; Bradley and Kush, 2019)</w:t>
      </w:r>
      <w:r w:rsidR="00B10D96">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leading to a reduced growth rate.</w:t>
      </w:r>
      <w:r w:rsidR="00887042">
        <w:rPr>
          <w:rFonts w:ascii="Times New Roman" w:hAnsi="Times New Roman" w:cs="Times New Roman"/>
          <w:color w:val="000000" w:themeColor="text1"/>
        </w:rPr>
        <w:t xml:space="preserve"> While time since disturbance is not a direct proxy for stand age, ATL08 segments were primarily collected in forests with 10-20 (n = 9,478) and 20-30 (n = 8,003) years since disturbance, followed by forests with &lt;10 years (7,462) and 30+ years (3,678) since disturbance.</w:t>
      </w:r>
    </w:p>
    <w:p w14:paraId="70AAF7BC" w14:textId="12DDCD46" w:rsidR="00572B41" w:rsidRPr="00572B41" w:rsidRDefault="00572B41" w:rsidP="00380B75">
      <w:pPr>
        <w:spacing w:line="360" w:lineRule="auto"/>
        <w:rPr>
          <w:rFonts w:ascii="Times New Roman" w:hAnsi="Times New Roman" w:cs="Times New Roman"/>
          <w:b/>
          <w:bCs/>
          <w:color w:val="000000" w:themeColor="text1"/>
          <w:u w:val="single"/>
        </w:rPr>
      </w:pPr>
      <w:r w:rsidRPr="00572B41">
        <w:rPr>
          <w:rFonts w:ascii="Times New Roman" w:hAnsi="Times New Roman" w:cs="Times New Roman"/>
          <w:b/>
          <w:bCs/>
          <w:color w:val="000000" w:themeColor="text1"/>
          <w:highlight w:val="cyan"/>
          <w:u w:val="single"/>
        </w:rPr>
        <w:t xml:space="preserve">Add a sentence of the 8 meters of growth and how </w:t>
      </w:r>
      <w:proofErr w:type="spellStart"/>
      <w:r w:rsidRPr="00572B41">
        <w:rPr>
          <w:rFonts w:ascii="Times New Roman" w:hAnsi="Times New Roman" w:cs="Times New Roman"/>
          <w:b/>
          <w:bCs/>
          <w:color w:val="000000" w:themeColor="text1"/>
          <w:highlight w:val="cyan"/>
          <w:u w:val="single"/>
        </w:rPr>
        <w:t>its</w:t>
      </w:r>
      <w:proofErr w:type="spellEnd"/>
      <w:r w:rsidRPr="00572B41">
        <w:rPr>
          <w:rFonts w:ascii="Times New Roman" w:hAnsi="Times New Roman" w:cs="Times New Roman"/>
          <w:b/>
          <w:bCs/>
          <w:color w:val="000000" w:themeColor="text1"/>
          <w:highlight w:val="cyan"/>
          <w:u w:val="single"/>
        </w:rPr>
        <w:t xml:space="preserve"> </w:t>
      </w:r>
      <w:proofErr w:type="spellStart"/>
      <w:r w:rsidRPr="00572B41">
        <w:rPr>
          <w:rFonts w:ascii="Times New Roman" w:hAnsi="Times New Roman" w:cs="Times New Roman"/>
          <w:b/>
          <w:bCs/>
          <w:color w:val="000000" w:themeColor="text1"/>
          <w:highlight w:val="cyan"/>
          <w:u w:val="single"/>
        </w:rPr>
        <w:t>gotta</w:t>
      </w:r>
      <w:proofErr w:type="spellEnd"/>
      <w:r w:rsidRPr="00572B41">
        <w:rPr>
          <w:rFonts w:ascii="Times New Roman" w:hAnsi="Times New Roman" w:cs="Times New Roman"/>
          <w:b/>
          <w:bCs/>
          <w:color w:val="000000" w:themeColor="text1"/>
          <w:highlight w:val="cyan"/>
          <w:u w:val="single"/>
        </w:rPr>
        <w:t xml:space="preserve"> be an artefact, which is why we used histograms to see the skew.</w:t>
      </w:r>
    </w:p>
    <w:p w14:paraId="5B8BCE40" w14:textId="1FBD1A73" w:rsidR="00480E31" w:rsidRDefault="00887042" w:rsidP="00380B7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887042">
        <w:rPr>
          <w:rFonts w:ascii="Times New Roman" w:hAnsi="Times New Roman" w:cs="Times New Roman"/>
          <w:color w:val="000000" w:themeColor="text1"/>
        </w:rPr>
        <w:t xml:space="preserve">Dead trees were removed during </w:t>
      </w:r>
      <w:r>
        <w:rPr>
          <w:rFonts w:ascii="Times New Roman" w:hAnsi="Times New Roman" w:cs="Times New Roman"/>
          <w:color w:val="000000" w:themeColor="text1"/>
        </w:rPr>
        <w:t>NFI</w:t>
      </w:r>
      <w:r w:rsidRPr="00887042">
        <w:rPr>
          <w:rFonts w:ascii="Times New Roman" w:hAnsi="Times New Roman" w:cs="Times New Roman"/>
          <w:color w:val="000000" w:themeColor="text1"/>
        </w:rPr>
        <w:t xml:space="preserve"> data processing to focus solely on living-tree growth. One can argue for retaining all standing trees to more holistically represent the forest structure surveyed by LiDAR, as ATL08 segments do not report tree status in canopy height estimations. However, including dead trees in </w:t>
      </w:r>
      <w:r w:rsidR="00676E85">
        <w:rPr>
          <w:rFonts w:ascii="Times New Roman" w:hAnsi="Times New Roman" w:cs="Times New Roman"/>
          <w:color w:val="000000" w:themeColor="text1"/>
        </w:rPr>
        <w:t>NFI analyses</w:t>
      </w:r>
      <w:r w:rsidRPr="00887042">
        <w:rPr>
          <w:rFonts w:ascii="Times New Roman" w:hAnsi="Times New Roman" w:cs="Times New Roman"/>
          <w:color w:val="000000" w:themeColor="text1"/>
        </w:rPr>
        <w:t xml:space="preserve"> would have lowered values of both increment and net growth. Dead trees were </w:t>
      </w:r>
      <w:r w:rsidR="00676E85">
        <w:rPr>
          <w:rFonts w:ascii="Times New Roman" w:hAnsi="Times New Roman" w:cs="Times New Roman"/>
          <w:color w:val="000000" w:themeColor="text1"/>
        </w:rPr>
        <w:t xml:space="preserve">therefore </w:t>
      </w:r>
      <w:r w:rsidRPr="00887042">
        <w:rPr>
          <w:rFonts w:ascii="Times New Roman" w:hAnsi="Times New Roman" w:cs="Times New Roman"/>
          <w:color w:val="000000" w:themeColor="text1"/>
        </w:rPr>
        <w:t xml:space="preserve">removed from </w:t>
      </w:r>
      <w:r w:rsidR="00676E85">
        <w:rPr>
          <w:rFonts w:ascii="Times New Roman" w:hAnsi="Times New Roman" w:cs="Times New Roman"/>
          <w:color w:val="000000" w:themeColor="text1"/>
        </w:rPr>
        <w:t xml:space="preserve">NFI </w:t>
      </w:r>
      <w:r w:rsidRPr="00887042">
        <w:rPr>
          <w:rFonts w:ascii="Times New Roman" w:hAnsi="Times New Roman" w:cs="Times New Roman"/>
          <w:color w:val="000000" w:themeColor="text1"/>
        </w:rPr>
        <w:t>remeasurement plots to select the best data subset to demonstrate forest height growth</w:t>
      </w:r>
      <w:r w:rsidR="00676E85">
        <w:rPr>
          <w:rFonts w:ascii="Times New Roman" w:hAnsi="Times New Roman" w:cs="Times New Roman"/>
          <w:color w:val="000000" w:themeColor="text1"/>
        </w:rPr>
        <w:t xml:space="preserve">—just </w:t>
      </w:r>
      <w:r w:rsidRPr="00887042">
        <w:rPr>
          <w:rFonts w:ascii="Times New Roman" w:hAnsi="Times New Roman" w:cs="Times New Roman"/>
          <w:color w:val="000000" w:themeColor="text1"/>
        </w:rPr>
        <w:t>as the heavy filtering of ATL08 data aimed to achieve.</w:t>
      </w:r>
      <w:r>
        <w:rPr>
          <w:rFonts w:ascii="Times New Roman" w:hAnsi="Times New Roman" w:cs="Times New Roman"/>
          <w:color w:val="000000" w:themeColor="text1"/>
        </w:rPr>
        <w:t xml:space="preserve"> </w:t>
      </w:r>
      <w:r w:rsidR="00B10D96">
        <w:rPr>
          <w:rFonts w:ascii="Times New Roman" w:hAnsi="Times New Roman" w:cs="Times New Roman"/>
          <w:color w:val="000000" w:themeColor="text1"/>
        </w:rPr>
        <w:t xml:space="preserve"> </w:t>
      </w:r>
    </w:p>
    <w:p w14:paraId="12474690" w14:textId="4A1250D3" w:rsidR="00676E85" w:rsidRDefault="00676E85" w:rsidP="00676E8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t>We used</w:t>
      </w:r>
      <w:r w:rsidRPr="00676E85">
        <w:rPr>
          <w:rFonts w:ascii="Times New Roman" w:hAnsi="Times New Roman" w:cs="Times New Roman"/>
          <w:color w:val="000000" w:themeColor="text1"/>
        </w:rPr>
        <w:t xml:space="preserve"> multiple statistical approaches to quantify net, incremental, and monotonic canopy height growth in ATL08 segment data. In revisiting the research questions, the results show that ATL08 segments </w:t>
      </w:r>
      <w:r w:rsidRPr="00676E85">
        <w:rPr>
          <w:rFonts w:ascii="Times New Roman" w:hAnsi="Times New Roman" w:cs="Times New Roman"/>
          <w:i/>
          <w:iCs/>
          <w:color w:val="000000" w:themeColor="text1"/>
        </w:rPr>
        <w:t>can</w:t>
      </w:r>
      <w:r w:rsidRPr="00676E85">
        <w:rPr>
          <w:rFonts w:ascii="Times New Roman" w:hAnsi="Times New Roman" w:cs="Times New Roman"/>
          <w:color w:val="000000" w:themeColor="text1"/>
        </w:rPr>
        <w:t xml:space="preserve"> detect canopy height growth over a five-year period. The trends shown are specifically indicative of growth over time as the regression slope coefficients, Wilcoxon test mean differences, and Mann-Kendall Tau statistics are all positi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w:t>
      </w:r>
    </w:p>
    <w:p w14:paraId="50C6814A" w14:textId="0B273074" w:rsidR="00676E85" w:rsidRDefault="00676E85" w:rsidP="00676E8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676E85">
        <w:rPr>
          <w:rFonts w:ascii="Times New Roman" w:hAnsi="Times New Roman" w:cs="Times New Roman"/>
          <w:color w:val="000000" w:themeColor="text1"/>
        </w:rPr>
        <w:t>The role of forest cover type in ATL08-derived growth generally followed expectations. The highest rates of growth-indicated by regression slopes-were found in plantation-like conditions (Evergreen Forest and Woody Wetlands).</w:t>
      </w:r>
      <w:r>
        <w:rPr>
          <w:rFonts w:ascii="Times New Roman" w:hAnsi="Times New Roman" w:cs="Times New Roman"/>
          <w:color w:val="000000" w:themeColor="text1"/>
        </w:rPr>
        <w:t xml:space="preserve"> </w:t>
      </w:r>
      <w:r w:rsidRPr="00676E85">
        <w:rPr>
          <w:rFonts w:ascii="Times New Roman" w:hAnsi="Times New Roman" w:cs="Times New Roman"/>
          <w:color w:val="000000" w:themeColor="text1"/>
        </w:rPr>
        <w:t xml:space="preserve">Mixed Forests showed </w:t>
      </w:r>
      <w:r>
        <w:rPr>
          <w:rFonts w:ascii="Times New Roman" w:hAnsi="Times New Roman" w:cs="Times New Roman"/>
          <w:color w:val="000000" w:themeColor="text1"/>
        </w:rPr>
        <w:t>good</w:t>
      </w:r>
      <w:r w:rsidRPr="00676E85">
        <w:rPr>
          <w:rFonts w:ascii="Times New Roman" w:hAnsi="Times New Roman" w:cs="Times New Roman"/>
          <w:color w:val="000000" w:themeColor="text1"/>
        </w:rPr>
        <w:t xml:space="preserve"> agreement with </w:t>
      </w:r>
      <w:r w:rsidRPr="00676E85">
        <w:rPr>
          <w:rFonts w:ascii="Times New Roman" w:hAnsi="Times New Roman" w:cs="Times New Roman"/>
          <w:color w:val="000000" w:themeColor="text1"/>
        </w:rPr>
        <w:lastRenderedPageBreak/>
        <w:t xml:space="preserve">reference </w:t>
      </w:r>
      <w:r>
        <w:rPr>
          <w:rFonts w:ascii="Times New Roman" w:hAnsi="Times New Roman" w:cs="Times New Roman"/>
          <w:color w:val="000000" w:themeColor="text1"/>
        </w:rPr>
        <w:t>NFI</w:t>
      </w:r>
      <w:r w:rsidRPr="00676E85">
        <w:rPr>
          <w:rFonts w:ascii="Times New Roman" w:hAnsi="Times New Roman" w:cs="Times New Roman"/>
          <w:color w:val="000000" w:themeColor="text1"/>
        </w:rPr>
        <w:t xml:space="preserve"> data, with a canopy height growth rate of 0.</w:t>
      </w:r>
      <w:r>
        <w:rPr>
          <w:rFonts w:ascii="Times New Roman" w:hAnsi="Times New Roman" w:cs="Times New Roman"/>
          <w:color w:val="000000" w:themeColor="text1"/>
        </w:rPr>
        <w:t>40</w:t>
      </w:r>
      <w:r w:rsidRPr="00676E85">
        <w:rPr>
          <w:rFonts w:ascii="Times New Roman" w:hAnsi="Times New Roman" w:cs="Times New Roman"/>
          <w:color w:val="000000" w:themeColor="text1"/>
        </w:rPr>
        <w:t xml:space="preserve"> m/year matching closely with the </w:t>
      </w:r>
      <w:r w:rsidR="00F177CA">
        <w:rPr>
          <w:rFonts w:ascii="Times New Roman" w:hAnsi="Times New Roman" w:cs="Times New Roman"/>
          <w:color w:val="000000" w:themeColor="text1"/>
        </w:rPr>
        <w:t>NFI</w:t>
      </w:r>
      <w:r w:rsidRPr="00676E85">
        <w:rPr>
          <w:rFonts w:ascii="Times New Roman" w:hAnsi="Times New Roman" w:cs="Times New Roman"/>
          <w:color w:val="000000" w:themeColor="text1"/>
        </w:rPr>
        <w:t>-derived annual increment of 0.34 m/year</w:t>
      </w:r>
      <w:r w:rsidR="00892873">
        <w:rPr>
          <w:rFonts w:ascii="Times New Roman" w:hAnsi="Times New Roman" w:cs="Times New Roman"/>
          <w:color w:val="000000" w:themeColor="text1"/>
        </w:rPr>
        <w:t>. Similarly the median difference of 1.74 meters in Mixed Forests aligned with the NFI-derived five-year net growth of 1.68 meters. This consistency was expected, as Mixed Forests provide a reasonable parallel to the breadth of forest conditions surveyed by the NFI. Limiting NFI remeasurement plots to only plantation-like conditions would have likely resulted in greater values for both annual increment and net growth, and closer alignment with the ATL08-derived trends of Evergreen Forests or Woody Wetlands.</w:t>
      </w:r>
    </w:p>
    <w:p w14:paraId="3ED3C2E8" w14:textId="317E4B1B" w:rsidR="00892873" w:rsidRDefault="00892873" w:rsidP="00676E8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892873">
        <w:rPr>
          <w:rFonts w:ascii="Times New Roman" w:hAnsi="Times New Roman" w:cs="Times New Roman"/>
          <w:color w:val="000000" w:themeColor="text1"/>
        </w:rPr>
        <w:t>The role of disturbance history had a more nuanced impact on the ATL08-derived growth, as disturbance histories are likely convolved within specific forest cover types. Forests that experienced disturbance &lt;10 years ago demonstrated notably high values for the median difference</w:t>
      </w:r>
      <w:r>
        <w:rPr>
          <w:rFonts w:ascii="Times New Roman" w:hAnsi="Times New Roman" w:cs="Times New Roman"/>
          <w:color w:val="000000" w:themeColor="text1"/>
        </w:rPr>
        <w:t xml:space="preserve"> (5.6 m) and growth rate (0.63 m/year). </w:t>
      </w:r>
      <w:r w:rsidRPr="00892873">
        <w:rPr>
          <w:rFonts w:ascii="Times New Roman" w:hAnsi="Times New Roman" w:cs="Times New Roman"/>
          <w:color w:val="000000" w:themeColor="text1"/>
        </w:rPr>
        <w:t>While these values may be subject to uncertainty from the inherent noise in ATL08 canopy height estimations, the significant growth across tests in this group suggests that the ATL08 segments are capturing a spike in forest growth immediately following disturbance events, such as heavy thins on forest plantatio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dvGAK09w","properties":{"formattedCitation":"(Dickens and Moorhead, 2015)","plainCitation":"(Dickens and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Dickens and Moorhead, 2015)</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However, forests with 30+ years since disturbance also demonstrated significant growth across tests, with a five-year difference in median canopy height of 2.91 m, and the highest Z (3.51) and Tau (0.11) statistics of all factor levels. </w:t>
      </w:r>
      <w:r w:rsidR="003509D6" w:rsidRPr="003509D6">
        <w:rPr>
          <w:rFonts w:ascii="Times New Roman" w:hAnsi="Times New Roman" w:cs="Times New Roman"/>
          <w:color w:val="000000" w:themeColor="text1"/>
        </w:rPr>
        <w:t>These results could be an artefact of the LCMS data product used to derive years since disturbance, as the comparable Global Forest Change product only extends back to the year 2000 in identifying forest change patter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e1IURMDo","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Hansen et al., 2013)</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Similarly, the divisions </w:t>
      </w:r>
      <w:r w:rsidR="003509D6">
        <w:rPr>
          <w:rFonts w:ascii="Times New Roman" w:hAnsi="Times New Roman" w:cs="Times New Roman"/>
          <w:color w:val="000000" w:themeColor="text1"/>
        </w:rPr>
        <w:t xml:space="preserve">used </w:t>
      </w:r>
      <w:r w:rsidR="003509D6" w:rsidRPr="003509D6">
        <w:rPr>
          <w:rFonts w:ascii="Times New Roman" w:hAnsi="Times New Roman" w:cs="Times New Roman"/>
          <w:color w:val="000000" w:themeColor="text1"/>
        </w:rPr>
        <w:t xml:space="preserve">to aggregate years since disturbance may </w:t>
      </w:r>
      <w:r w:rsidR="003509D6">
        <w:rPr>
          <w:rFonts w:ascii="Times New Roman" w:hAnsi="Times New Roman" w:cs="Times New Roman"/>
          <w:color w:val="000000" w:themeColor="text1"/>
        </w:rPr>
        <w:t xml:space="preserve">have </w:t>
      </w:r>
      <w:r w:rsidR="003509D6" w:rsidRPr="003509D6">
        <w:rPr>
          <w:rFonts w:ascii="Times New Roman" w:hAnsi="Times New Roman" w:cs="Times New Roman"/>
          <w:color w:val="000000" w:themeColor="text1"/>
        </w:rPr>
        <w:t>be</w:t>
      </w:r>
      <w:r w:rsidR="003509D6">
        <w:rPr>
          <w:rFonts w:ascii="Times New Roman" w:hAnsi="Times New Roman" w:cs="Times New Roman"/>
          <w:color w:val="000000" w:themeColor="text1"/>
        </w:rPr>
        <w:t>en</w:t>
      </w:r>
      <w:r w:rsidR="003509D6" w:rsidRPr="003509D6">
        <w:rPr>
          <w:rFonts w:ascii="Times New Roman" w:hAnsi="Times New Roman" w:cs="Times New Roman"/>
          <w:color w:val="000000" w:themeColor="text1"/>
        </w:rPr>
        <w:t xml:space="preserve"> too broad, with variability present in the 30+ years group </w:t>
      </w:r>
      <w:r w:rsidR="003509D6">
        <w:rPr>
          <w:rFonts w:ascii="Times New Roman" w:hAnsi="Times New Roman" w:cs="Times New Roman"/>
          <w:color w:val="000000" w:themeColor="text1"/>
        </w:rPr>
        <w:t>driving</w:t>
      </w:r>
      <w:r w:rsidR="003509D6" w:rsidRPr="003509D6">
        <w:rPr>
          <w:rFonts w:ascii="Times New Roman" w:hAnsi="Times New Roman" w:cs="Times New Roman"/>
          <w:color w:val="000000" w:themeColor="text1"/>
        </w:rPr>
        <w:t xml:space="preserve"> the trends observed. However, aggregating years since disturbance in more granular periods would reduce the sample size of ATL08 segments falling within each.</w:t>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Ultimately, the disturbance history of forests will challenge future research estimating canopy height growth with ATL08 segments. Primarily, the sampling rate of the ATLAS instrument can lead to an amplified underestimation of canopy height in sparser stands, which have a lower probability of generating photon returns throughout the canopy profile. In comparison, a denser canopy with a more homogenous top surface—present in undisturbed forests, or plantations with ample recovery from disturbance—will generate a more accurate canopy height estimation</w:t>
      </w:r>
      <w:r w:rsidR="000544E2">
        <w:rPr>
          <w:rFonts w:ascii="Times New Roman" w:hAnsi="Times New Roman" w:cs="Times New Roman"/>
          <w:color w:val="000000" w:themeColor="text1"/>
        </w:rPr>
        <w:t xml:space="preserve">. </w:t>
      </w:r>
      <w:proofErr w:type="spellStart"/>
      <w:r w:rsidR="000544E2">
        <w:rPr>
          <w:rFonts w:ascii="Times New Roman" w:hAnsi="Times New Roman" w:cs="Times New Roman"/>
          <w:color w:val="000000" w:themeColor="text1"/>
        </w:rPr>
        <w:t>Vatandaslar</w:t>
      </w:r>
      <w:proofErr w:type="spellEnd"/>
      <w:r w:rsidR="000544E2">
        <w:rPr>
          <w:rFonts w:ascii="Times New Roman" w:hAnsi="Times New Roman" w:cs="Times New Roman"/>
          <w:color w:val="000000" w:themeColor="text1"/>
        </w:rPr>
        <w:t xml:space="preserve"> et al. (2023) discuss this challenge to forest height estimation using airborne and spaceborne LiDAR, though it did not have a noticeable impact on their ATL08-derived results. </w:t>
      </w:r>
      <w:r w:rsidR="000544E2">
        <w:rPr>
          <w:rFonts w:ascii="Times New Roman" w:hAnsi="Times New Roman" w:cs="Times New Roman"/>
          <w:color w:val="000000" w:themeColor="text1"/>
        </w:rPr>
        <w:br/>
      </w:r>
      <w:r w:rsidR="000544E2">
        <w:rPr>
          <w:rFonts w:ascii="Times New Roman" w:hAnsi="Times New Roman" w:cs="Times New Roman"/>
          <w:color w:val="000000" w:themeColor="text1"/>
        </w:rPr>
        <w:lastRenderedPageBreak/>
        <w:tab/>
      </w:r>
      <w:r w:rsidR="000544E2" w:rsidRPr="000544E2">
        <w:rPr>
          <w:rFonts w:ascii="Times New Roman" w:hAnsi="Times New Roman" w:cs="Times New Roman"/>
          <w:color w:val="000000" w:themeColor="text1"/>
        </w:rPr>
        <w:t xml:space="preserve">It should be noted the undeniable role of the study area in influencing the results, which was specifically chosen for its gentle topographic relief and known presence of forest plantations. In mountainous regions of greater terrain variability or tropical regions of greater canopy complexity, ATL08 canopy height estimations </w:t>
      </w:r>
      <w:r w:rsidR="0090478B">
        <w:rPr>
          <w:rFonts w:ascii="Times New Roman" w:hAnsi="Times New Roman" w:cs="Times New Roman"/>
          <w:color w:val="000000" w:themeColor="text1"/>
        </w:rPr>
        <w:t xml:space="preserve">may contain greater </w:t>
      </w:r>
      <w:r w:rsidR="000544E2" w:rsidRPr="000544E2">
        <w:rPr>
          <w:rFonts w:ascii="Times New Roman" w:hAnsi="Times New Roman" w:cs="Times New Roman"/>
          <w:color w:val="000000" w:themeColor="text1"/>
        </w:rPr>
        <w:t>error</w:t>
      </w:r>
      <w:r w:rsidR="0090478B">
        <w:rPr>
          <w:rFonts w:ascii="Times New Roman" w:hAnsi="Times New Roman" w:cs="Times New Roman"/>
          <w:color w:val="000000" w:themeColor="text1"/>
        </w:rPr>
        <w:t xml:space="preserve">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qEOAHK59","properties":{"formattedCitation":"(Fernandez-Diaz et al., 2022; Liu et al., 2021)","plainCitation":"(Fernandez-Diaz et al., 2022; Liu et al., 2021)","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Fernandez-Diaz et al., 2022; Liu et al., 2021)</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 xml:space="preserve">. Moreover, our study area is located within the </w:t>
      </w:r>
      <w:proofErr w:type="spellStart"/>
      <w:r w:rsidR="0090478B">
        <w:rPr>
          <w:rFonts w:ascii="Times New Roman" w:hAnsi="Times New Roman" w:cs="Times New Roman"/>
          <w:color w:val="000000" w:themeColor="text1"/>
        </w:rPr>
        <w:t>lolbolly</w:t>
      </w:r>
      <w:proofErr w:type="spellEnd"/>
      <w:r w:rsidR="0090478B">
        <w:rPr>
          <w:rFonts w:ascii="Times New Roman" w:hAnsi="Times New Roman" w:cs="Times New Roman"/>
          <w:color w:val="000000" w:themeColor="text1"/>
        </w:rPr>
        <w:t xml:space="preserve"> pine range, a region noted for its exceptional forest productivity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JAsqsgCZ","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Ribas-Costa et al., 2024)</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w:t>
      </w:r>
    </w:p>
    <w:p w14:paraId="6C95B174" w14:textId="681D2EFA" w:rsidR="0090478B" w:rsidRPr="0090478B" w:rsidRDefault="0090478B" w:rsidP="0090478B">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This region undoubtedly provides canopy height growth greater than that to be expected in other U.S. forests, where growth patterns over five years may not reach a level detectable in ATL08 segment data. As such, we must note that researchers should strongly consider the dominant topography, forest conditions, and forest productivity of their study area if attempting to identify canopy height growth with ATL08 data.</w:t>
      </w:r>
    </w:p>
    <w:p w14:paraId="6098AEB5" w14:textId="5FF40211" w:rsidR="0090478B" w:rsidRDefault="0090478B" w:rsidP="0090478B">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 xml:space="preserve">Researchers must also consider the spatial scale of their study area. Ideally, a study area should be large enough to provide an ample set of ATL08 segments after data quality filters, but small enough to maintain </w:t>
      </w:r>
      <w:r w:rsidR="00572B41">
        <w:rPr>
          <w:rFonts w:ascii="Times New Roman" w:hAnsi="Times New Roman" w:cs="Times New Roman"/>
          <w:color w:val="000000" w:themeColor="text1"/>
        </w:rPr>
        <w:t>consistency</w:t>
      </w:r>
      <w:r w:rsidRPr="0090478B">
        <w:rPr>
          <w:rFonts w:ascii="Times New Roman" w:hAnsi="Times New Roman" w:cs="Times New Roman"/>
          <w:color w:val="000000" w:themeColor="text1"/>
        </w:rPr>
        <w:t xml:space="preserve"> in forest conditions. In line with this idea of ecological consistency, the Environmental Protection Agency has outlined Ecoregions of the United States with similar geology, vegetation, climate, wildlife, etc. These Ecoregions are available at multiple scales of granularity, from the generalized Level I Ecoregions to the detailed Level IV Ecoregions. Figure 1</w:t>
      </w:r>
      <w:r w:rsidR="00572B41">
        <w:rPr>
          <w:rFonts w:ascii="Times New Roman" w:hAnsi="Times New Roman" w:cs="Times New Roman"/>
          <w:color w:val="000000" w:themeColor="text1"/>
        </w:rPr>
        <w:t>6</w:t>
      </w:r>
      <w:r w:rsidRPr="0090478B">
        <w:rPr>
          <w:rFonts w:ascii="Times New Roman" w:hAnsi="Times New Roman" w:cs="Times New Roman"/>
          <w:color w:val="000000" w:themeColor="text1"/>
        </w:rPr>
        <w:t xml:space="preserve"> shows the proportion of ATL08 segments from each annual sample in the Level II Ecoregions found within our study area</w:t>
      </w:r>
    </w:p>
    <w:p w14:paraId="41443068" w14:textId="170E83D7" w:rsidR="00572B41" w:rsidRDefault="00572B41" w:rsidP="0090478B">
      <w:pPr>
        <w:spacing w:line="360" w:lineRule="auto"/>
        <w:rPr>
          <w:rFonts w:ascii="Times New Roman" w:hAnsi="Times New Roman" w:cs="Times New Roman"/>
          <w:b/>
          <w:bCs/>
          <w:color w:val="000000" w:themeColor="text1"/>
          <w:u w:val="single"/>
        </w:rPr>
      </w:pPr>
      <w:r>
        <w:rPr>
          <w:rFonts w:ascii="Times New Roman" w:hAnsi="Times New Roman" w:cs="Times New Roman"/>
          <w:b/>
          <w:bCs/>
          <w:color w:val="000000" w:themeColor="text1"/>
          <w:u w:val="single"/>
        </w:rPr>
        <w:t>Ecoregion proportion plot here</w:t>
      </w:r>
    </w:p>
    <w:p w14:paraId="564C4A68" w14:textId="77777777" w:rsidR="00572B41" w:rsidRDefault="00572B41" w:rsidP="0090478B">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o effectively track growth over time, all annual samples should ideally share similar proportional coverage, regardless of whether the distribution between Ecoregions is 50:50, 75:25, 90:10, etc. In other words, the consistency in relative representation is more important than the balance between the Ecoregions themselves. </w:t>
      </w:r>
      <w:r>
        <w:rPr>
          <w:rFonts w:ascii="Times New Roman" w:hAnsi="Times New Roman" w:cs="Times New Roman"/>
          <w:color w:val="000000" w:themeColor="text1"/>
        </w:rPr>
        <w:t>Results of section 3.2.2 showed that the</w:t>
      </w:r>
      <w:r w:rsidRPr="00572B41">
        <w:rPr>
          <w:rFonts w:ascii="Times New Roman" w:hAnsi="Times New Roman" w:cs="Times New Roman"/>
          <w:color w:val="000000" w:themeColor="text1"/>
        </w:rPr>
        <w:t xml:space="preserve"> 2019 sample had the lowest canopy height equivalence with other samples, which led to its removal from further analyses. As shown in Figure 1</w:t>
      </w:r>
      <w:r>
        <w:rPr>
          <w:rFonts w:ascii="Times New Roman" w:hAnsi="Times New Roman" w:cs="Times New Roman"/>
          <w:color w:val="000000" w:themeColor="text1"/>
        </w:rPr>
        <w:t>6</w:t>
      </w:r>
      <w:r w:rsidRPr="00572B41">
        <w:rPr>
          <w:rFonts w:ascii="Times New Roman" w:hAnsi="Times New Roman" w:cs="Times New Roman"/>
          <w:color w:val="000000" w:themeColor="text1"/>
        </w:rPr>
        <w:t>, the 2019 sample also demonstrates the lowest similarity in its distribution across Level II Ecoregions with the other samples. When considering spatial scales best suited for forest monitoring with ATL08 data, this presents EPA Ecoregions as a possible recommendation to maintain a tight margin of canopy height equivalence across segment footprints.</w:t>
      </w:r>
    </w:p>
    <w:p w14:paraId="67FFD75F" w14:textId="0688AC8A" w:rsidR="00572B41" w:rsidRPr="00572B41" w:rsidRDefault="00572B41" w:rsidP="00572B41">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r>
      <w:r w:rsidRPr="00572B41">
        <w:rPr>
          <w:rFonts w:ascii="Times New Roman" w:hAnsi="Times New Roman" w:cs="Times New Roman"/>
          <w:color w:val="000000" w:themeColor="text1"/>
        </w:rPr>
        <w:t xml:space="preserve">Testing equivalence between treatments requires careful definition of a margin of “practical” equivalence—a range within treatment results are close enough to be considered the same in practice. In this research, this margin was the difference in canopy height between the footprints of annual samples we would tolerate when tracking growth over time. Ultimately, trends emerging from analyses of multitemporal ATL08 data will always be influenced by some spatial differences in forest height, purely due to the nature of ICESat-2’s sampling pattern. In absence of a widely accepted standard, researchers may derive their own definition of canopy height equivalence to balance the duration over which they’re assessing growth, the amount and spatial coverage of ATL08 data available, and the noise of ATL08 canopy height estimates within their study area. Since canopy height is emergent from multiple ecological factors and canopy height observations are limited by the precision of the measurement instrument, we found it appropriate to test equivalence across a range of equivalence margin values. </w:t>
      </w:r>
    </w:p>
    <w:p w14:paraId="782FAB96" w14:textId="120CFC95" w:rsidR="00572B41" w:rsidRPr="00572B41" w:rsidRDefault="00572B41" w:rsidP="00572B41">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Other studies have used a flexible percentage-based approach for paired measurements of tree height, deeming a region within +25% of the slope and intercept means as practically equivalen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XMClwKw","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schema":"https://github.com/citation-style-language/schema/raw/master/csl-citation.json"} </w:instrText>
      </w:r>
      <w:r>
        <w:rPr>
          <w:rFonts w:ascii="Times New Roman" w:hAnsi="Times New Roman" w:cs="Times New Roman"/>
          <w:color w:val="000000" w:themeColor="text1"/>
        </w:rPr>
        <w:fldChar w:fldCharType="separate"/>
      </w:r>
      <w:r w:rsidRPr="00572B41">
        <w:rPr>
          <w:rFonts w:ascii="Times New Roman" w:hAnsi="Times New Roman" w:cs="Times New Roman"/>
        </w:rPr>
        <w:t>(Corrao et al., 2022; Falkowski et al., 200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While this research does not employ paired measurements for equivalence testing, a percentage-based approach could accommodate the range of forest cover types sampled by ICESat-2’s global coverage.</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A recent study by Guo et al. (2025) found equivalence for tree height measurements between instruments at a tolerance above 1.5 m in trees with a “pyramidal and well-defined crown”</w:t>
      </w:r>
      <w:r>
        <w:rPr>
          <w:rFonts w:ascii="Times New Roman" w:hAnsi="Times New Roman" w:cs="Times New Roman"/>
          <w:color w:val="000000" w:themeColor="text1"/>
        </w:rPr>
        <w:t xml:space="preserve">, much </w:t>
      </w:r>
      <w:r w:rsidRPr="00572B41">
        <w:rPr>
          <w:rFonts w:ascii="Times New Roman" w:hAnsi="Times New Roman" w:cs="Times New Roman"/>
          <w:color w:val="000000" w:themeColor="text1"/>
        </w:rPr>
        <w:t xml:space="preserve">like </w:t>
      </w:r>
      <w:r>
        <w:rPr>
          <w:rFonts w:ascii="Times New Roman" w:hAnsi="Times New Roman" w:cs="Times New Roman"/>
          <w:color w:val="000000" w:themeColor="text1"/>
        </w:rPr>
        <w:t xml:space="preserve">those in </w:t>
      </w:r>
      <w:r w:rsidRPr="00572B41">
        <w:rPr>
          <w:rFonts w:ascii="Times New Roman" w:hAnsi="Times New Roman" w:cs="Times New Roman"/>
          <w:color w:val="000000" w:themeColor="text1"/>
        </w:rPr>
        <w:t xml:space="preserve">pine plantations </w:t>
      </w:r>
      <w:r>
        <w:rPr>
          <w:rFonts w:ascii="Times New Roman" w:hAnsi="Times New Roman" w:cs="Times New Roman"/>
          <w:color w:val="000000" w:themeColor="text1"/>
        </w:rPr>
        <w:t>with</w:t>
      </w:r>
      <w:r w:rsidRPr="00572B41">
        <w:rPr>
          <w:rFonts w:ascii="Times New Roman" w:hAnsi="Times New Roman" w:cs="Times New Roman"/>
          <w:color w:val="000000" w:themeColor="text1"/>
        </w:rPr>
        <w:t xml:space="preserve">in our study area. While their study focused on measurement errors arising from </w:t>
      </w:r>
      <w:r w:rsidR="002116CE">
        <w:rPr>
          <w:rFonts w:ascii="Times New Roman" w:hAnsi="Times New Roman" w:cs="Times New Roman"/>
          <w:color w:val="000000" w:themeColor="text1"/>
        </w:rPr>
        <w:t xml:space="preserve">degrees of </w:t>
      </w:r>
      <w:r w:rsidRPr="00572B41">
        <w:rPr>
          <w:rFonts w:ascii="Times New Roman" w:hAnsi="Times New Roman" w:cs="Times New Roman"/>
          <w:color w:val="000000" w:themeColor="text1"/>
        </w:rPr>
        <w:t>field crew experience, an argument could be made that the numerous sources of error in ATL08 data present similar inconsistencies, despite our attempts to control them in this study.</w:t>
      </w:r>
    </w:p>
    <w:p w14:paraId="4A810B42" w14:textId="2C37D9F5" w:rsidR="00820944" w:rsidRPr="007A3A2E" w:rsidRDefault="00820944" w:rsidP="00756857">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Conclusion</w:t>
      </w:r>
    </w:p>
    <w:p w14:paraId="38163170" w14:textId="643DA6CF" w:rsidR="00820944" w:rsidRPr="00756857" w:rsidRDefault="00820944" w:rsidP="00756857">
      <w:pPr>
        <w:spacing w:line="360" w:lineRule="auto"/>
        <w:rPr>
          <w:rFonts w:ascii="Times New Roman" w:hAnsi="Times New Roman" w:cs="Times New Roman"/>
          <w:b/>
          <w:bCs/>
        </w:rPr>
      </w:pPr>
      <w:r w:rsidRPr="00756857">
        <w:rPr>
          <w:rFonts w:ascii="Times New Roman" w:hAnsi="Times New Roman" w:cs="Times New Roman"/>
          <w:b/>
          <w:bCs/>
        </w:rPr>
        <w:t>Acknowledgements</w:t>
      </w:r>
    </w:p>
    <w:p w14:paraId="30580FC1" w14:textId="4BFAFCA1" w:rsidR="00820944" w:rsidRPr="00C24FC4" w:rsidRDefault="00820944" w:rsidP="007D41EC">
      <w:pPr>
        <w:spacing w:line="360" w:lineRule="auto"/>
        <w:rPr>
          <w:rFonts w:ascii="Times New Roman" w:hAnsi="Times New Roman" w:cs="Times New Roman"/>
          <w:b/>
          <w:bCs/>
        </w:rPr>
      </w:pPr>
      <w:proofErr w:type="spellStart"/>
      <w:r w:rsidRPr="00C24FC4">
        <w:rPr>
          <w:rFonts w:ascii="Times New Roman" w:hAnsi="Times New Roman" w:cs="Times New Roman"/>
          <w:b/>
          <w:bCs/>
        </w:rPr>
        <w:t>CRediT</w:t>
      </w:r>
      <w:proofErr w:type="spellEnd"/>
      <w:r w:rsidRPr="00C24FC4">
        <w:rPr>
          <w:rFonts w:ascii="Times New Roman" w:hAnsi="Times New Roman" w:cs="Times New Roman"/>
          <w:b/>
          <w:bCs/>
        </w:rPr>
        <w:t xml:space="preserve"> authorship contribution statement</w:t>
      </w:r>
    </w:p>
    <w:p w14:paraId="5DA2EE42" w14:textId="4800AAA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Funding sources</w:t>
      </w:r>
    </w:p>
    <w:p w14:paraId="781C7C6D" w14:textId="77777777" w:rsidR="00C50D20" w:rsidRDefault="00820944" w:rsidP="00C50D20">
      <w:pPr>
        <w:spacing w:line="360" w:lineRule="auto"/>
        <w:rPr>
          <w:rFonts w:ascii="Times New Roman" w:hAnsi="Times New Roman" w:cs="Times New Roman"/>
          <w:b/>
          <w:bCs/>
        </w:rPr>
      </w:pPr>
      <w:r w:rsidRPr="00C24FC4">
        <w:rPr>
          <w:rFonts w:ascii="Times New Roman" w:hAnsi="Times New Roman" w:cs="Times New Roman"/>
          <w:b/>
          <w:bCs/>
        </w:rPr>
        <w:t>Appendices</w:t>
      </w:r>
    </w:p>
    <w:p w14:paraId="6BC779D7" w14:textId="77777777" w:rsidR="00C50D20" w:rsidRDefault="00C50D20" w:rsidP="00C50D20">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817346">
      <w:pPr>
        <w:spacing w:line="360" w:lineRule="auto"/>
        <w:rPr>
          <w:rFonts w:ascii="Times New Roman" w:hAnsi="Times New Roman" w:cs="Times New Roman"/>
        </w:rPr>
      </w:pPr>
      <w:r>
        <w:rPr>
          <w:rFonts w:ascii="Times New Roman" w:hAnsi="Times New Roman" w:cs="Times New Roman"/>
        </w:rPr>
        <w:lastRenderedPageBreak/>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817346">
      <w:pPr>
        <w:spacing w:line="360" w:lineRule="auto"/>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817346">
      <w:pPr>
        <w:spacing w:line="360" w:lineRule="auto"/>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D41889">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Equivalence Test</w:t>
      </w:r>
    </w:p>
    <w:p w14:paraId="767B48AA" w14:textId="7C378E4D" w:rsidR="00D41889" w:rsidRDefault="000E0A48" w:rsidP="00D41889">
      <w:pPr>
        <w:spacing w:line="360" w:lineRule="auto"/>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D41889">
      <w:pPr>
        <w:spacing w:line="360" w:lineRule="auto"/>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w:t>
      </w:r>
      <w:r w:rsidR="008C3319">
        <w:rPr>
          <w:rFonts w:ascii="Times New Roman" w:hAnsi="Times New Roman" w:cs="Times New Roman"/>
        </w:rPr>
        <w:lastRenderedPageBreak/>
        <w:t xml:space="preserve">are equivalent within a margin that is practically important, as it is never truly possible to show that an effect size </w:t>
      </w:r>
      <w:bookmarkStart w:id="1"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1"/>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D41889">
      <w:pPr>
        <w:spacing w:line="360" w:lineRule="auto"/>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C163D">
      <w:pPr>
        <w:spacing w:line="360" w:lineRule="auto"/>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C163D">
      <w:pPr>
        <w:spacing w:line="360" w:lineRule="auto"/>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05143C4" w14:textId="1F0B6A66"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157E6A76" w:rsidR="000E0A48" w:rsidRPr="000E0A48" w:rsidRDefault="008C0CE7" w:rsidP="000E0A48">
      <w:pPr>
        <w:spacing w:line="360" w:lineRule="auto"/>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means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Given that this research aims to identify canopy height growth between sampled measurements, a two-sample t-test is appropriate. However, this research will employ a non-parametric alternative to the two-sample t-test—</w:t>
      </w:r>
      <w:r w:rsidR="007113BA" w:rsidRPr="007113BA">
        <w:rPr>
          <w:rFonts w:ascii="Times New Roman" w:hAnsi="Times New Roman" w:cs="Times New Roman"/>
        </w:rPr>
        <w:t xml:space="preserve"> </w:t>
      </w:r>
      <w:r w:rsidR="007113BA">
        <w:rPr>
          <w:rFonts w:ascii="Times New Roman" w:hAnsi="Times New Roman" w:cs="Times New Roman"/>
        </w:rPr>
        <w:t xml:space="preserve">Wilcoxon Rank-Sum test. This test operates </w:t>
      </w:r>
      <w:r w:rsidR="00522CAB">
        <w:rPr>
          <w:rFonts w:ascii="Times New Roman" w:hAnsi="Times New Roman" w:cs="Times New Roman"/>
        </w:rPr>
        <w:t>purely on the order (ranks) of observations the two samples</w:t>
      </w:r>
      <w:r w:rsidR="007113BA">
        <w:rPr>
          <w:rFonts w:ascii="Times New Roman" w:hAnsi="Times New Roman" w:cs="Times New Roman"/>
        </w:rPr>
        <w:t xml:space="preserve">, and the </w:t>
      </w:r>
      <w:r w:rsidR="00C55112">
        <w:rPr>
          <w:rFonts w:ascii="Times New Roman" w:hAnsi="Times New Roman" w:cs="Times New Roman"/>
        </w:rPr>
        <w:t xml:space="preserve">test </w:t>
      </w:r>
      <w:r w:rsidR="00522CAB">
        <w:rPr>
          <w:rFonts w:ascii="Times New Roman" w:hAnsi="Times New Roman" w:cs="Times New Roman"/>
        </w:rPr>
        <w:t>statisti</w:t>
      </w:r>
      <w:r w:rsidR="007113BA">
        <w:rPr>
          <w:rFonts w:ascii="Times New Roman" w:hAnsi="Times New Roman" w:cs="Times New Roman"/>
        </w:rPr>
        <w:t>c (</w:t>
      </w:r>
      <w:r w:rsidR="00522CAB">
        <w:rPr>
          <w:rFonts w:ascii="Times New Roman" w:hAnsi="Times New Roman" w:cs="Times New Roman"/>
        </w:rPr>
        <w:t>W</w:t>
      </w:r>
      <w:r w:rsidR="007113BA">
        <w:rPr>
          <w:rFonts w:ascii="Times New Roman" w:hAnsi="Times New Roman" w:cs="Times New Roman"/>
        </w:rPr>
        <w:t>)</w:t>
      </w:r>
      <w:r w:rsidR="00522CAB">
        <w:rPr>
          <w:rFonts w:ascii="Times New Roman" w:hAnsi="Times New Roman" w:cs="Times New Roman"/>
        </w:rPr>
        <w:t xml:space="preserve"> is a sum of the ranks from one of the samples</w:t>
      </w:r>
      <w:r w:rsidR="000C7F25">
        <w:rPr>
          <w:rFonts w:ascii="Times New Roman" w:hAnsi="Times New Roman" w:cs="Times New Roman"/>
        </w:rPr>
        <w:t xml:space="preserve"> </w:t>
      </w:r>
      <w:r w:rsidR="000C7F25">
        <w:rPr>
          <w:rFonts w:ascii="Times New Roman" w:hAnsi="Times New Roman" w:cs="Times New Roman"/>
        </w:rPr>
        <w:fldChar w:fldCharType="begin"/>
      </w:r>
      <w:r w:rsidR="000C7F25">
        <w:rPr>
          <w:rFonts w:ascii="Times New Roman" w:hAnsi="Times New Roman" w:cs="Times New Roman"/>
        </w:rPr>
        <w:instrText xml:space="preserve"> ADDIN ZOTERO_ITEM CSL_CITATION {"citationID":"COT4pSqj","properties":{"formattedCitation":"(Wild and Seber, 2000)","plainCitation":"(Wild and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0C7F25">
        <w:rPr>
          <w:rFonts w:ascii="Times New Roman" w:hAnsi="Times New Roman" w:cs="Times New Roman"/>
        </w:rPr>
        <w:fldChar w:fldCharType="separate"/>
      </w:r>
      <w:r w:rsidR="000C7F25" w:rsidRPr="000C7F25">
        <w:rPr>
          <w:rFonts w:ascii="Times New Roman" w:hAnsi="Times New Roman" w:cs="Times New Roman"/>
        </w:rPr>
        <w:t>(Wild and Seber, 2000)</w:t>
      </w:r>
      <w:r w:rsidR="000C7F25">
        <w:rPr>
          <w:rFonts w:ascii="Times New Roman" w:hAnsi="Times New Roman" w:cs="Times New Roman"/>
        </w:rPr>
        <w:fldChar w:fldCharType="end"/>
      </w:r>
      <w:r w:rsidR="00522CAB">
        <w:rPr>
          <w:rFonts w:ascii="Times New Roman" w:hAnsi="Times New Roman" w:cs="Times New Roman"/>
        </w:rPr>
        <w:t xml:space="preserve">. </w:t>
      </w:r>
    </w:p>
    <w:p w14:paraId="33F30F88" w14:textId="6CCE1847" w:rsidR="007113BA" w:rsidRDefault="00C50D20" w:rsidP="007113BA">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66C44F91" w14:textId="6129FEB3" w:rsidR="00C55112" w:rsidRDefault="003806D0" w:rsidP="000C7F25">
      <w:pPr>
        <w:spacing w:line="360" w:lineRule="auto"/>
        <w:rPr>
          <w:rFonts w:ascii="Times New Roman" w:hAnsi="Times New Roman" w:cs="Times New Roman"/>
        </w:rPr>
      </w:pPr>
      <w:r>
        <w:rPr>
          <w:rFonts w:ascii="Times New Roman" w:hAnsi="Times New Roman" w:cs="Times New Roman"/>
        </w:rPr>
        <w:tab/>
      </w:r>
      <w:r w:rsidR="000C7F25">
        <w:rPr>
          <w:rFonts w:ascii="Times New Roman" w:hAnsi="Times New Roman" w:cs="Times New Roman"/>
        </w:rPr>
        <w:t xml:space="preserve">The Mann-Kendall test is a non-parametric test </w:t>
      </w:r>
      <w:r w:rsidR="000F02F0">
        <w:rPr>
          <w:rFonts w:ascii="Times New Roman" w:hAnsi="Times New Roman" w:cs="Times New Roman"/>
        </w:rPr>
        <w:t>used to</w:t>
      </w:r>
      <w:r w:rsidR="000C7F25">
        <w:rPr>
          <w:rFonts w:ascii="Times New Roman" w:hAnsi="Times New Roman" w:cs="Times New Roman"/>
        </w:rPr>
        <w:t xml:space="preserve"> assesses whether a </w:t>
      </w:r>
      <w:r w:rsidR="00B36FAA">
        <w:rPr>
          <w:rFonts w:ascii="Times New Roman" w:hAnsi="Times New Roman" w:cs="Times New Roman"/>
        </w:rPr>
        <w:t>time series has an upward or downward trend</w:t>
      </w:r>
      <w:r w:rsidR="000F02F0">
        <w:rPr>
          <w:rFonts w:ascii="Times New Roman" w:hAnsi="Times New Roman" w:cs="Times New Roman"/>
        </w:rPr>
        <w:t xml:space="preserve">, and is </w:t>
      </w:r>
      <w:r w:rsidR="008A2F7F">
        <w:rPr>
          <w:rFonts w:ascii="Times New Roman" w:hAnsi="Times New Roman" w:cs="Times New Roman"/>
        </w:rPr>
        <w:t xml:space="preserve">flexible to </w:t>
      </w:r>
      <w:r w:rsidR="00B36FAA">
        <w:rPr>
          <w:rFonts w:ascii="Times New Roman" w:hAnsi="Times New Roman" w:cs="Times New Roman"/>
        </w:rPr>
        <w:t>accommodate missing values</w:t>
      </w:r>
      <w:r w:rsidR="008A2F7F">
        <w:rPr>
          <w:rFonts w:ascii="Times New Roman" w:hAnsi="Times New Roman" w:cs="Times New Roman"/>
        </w:rPr>
        <w:t xml:space="preserve"> without requiring conformity to a specific distribution </w:t>
      </w:r>
      <w:r w:rsidR="0061036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P5ROpmTH","properties":{"formattedCitation":"(Kendall and Gibbons, 1990; Mann, 1945; Meals et al., 2011)","plainCitation":"(Kendall and Gibbons, 1990; Mann, 1945; Meals et al., 2011)","noteIndex":0},"citationItems":[{"id":477,"uris":["http://zotero.org/users/16907877/items/EKUXB324"],"itemData":{"id":477,"type":"book","edition":"5. ed","event-place":"New York","ISBN":"978-0-19-520837-5","language":"eng","number-of-pages":"260","publisher":"Oxford Univ. Press","publisher-place":"New York","source":"K10plus ISBN","title":"Rank correlation methods","author":[{"family":"Kendall","given":"Maurice G."},{"family":"Gibbons","given":"Jean Dickinson"}],"issued":{"date-parts":[["1990"]]},"citation-key":"kendallRankCorrelationMethods1990a"}},{"id":476,"uris":["http://zotero.org/users/16907877/items/LX4EBWK5"],"itemData":{"id":476,"type":"article-journal","container-title":"Econometrica","DOI":"10.2307/1907187","ISSN":"00129682","issue":"3","journalAbbreviation":"Econometrica","page":"245","source":"DOI.org (Crossref)","title":"Nonparametric Tests Against Trend","volume":"13","author":[{"family":"Mann","given":"Henry B."}],"issued":{"date-parts":[["1945",7]]},"citation-key":"mannNonparametricTestsTrend1945a"}},{"id":152,"uris":["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610360">
        <w:rPr>
          <w:rFonts w:ascii="Times New Roman" w:hAnsi="Times New Roman" w:cs="Times New Roman"/>
        </w:rPr>
        <w:fldChar w:fldCharType="separate"/>
      </w:r>
      <w:r w:rsidR="000F02F0" w:rsidRPr="000F02F0">
        <w:rPr>
          <w:rFonts w:ascii="Times New Roman" w:hAnsi="Times New Roman" w:cs="Times New Roman"/>
        </w:rPr>
        <w:t>(Kendall and Gibbons, 1990; Mann, 1945; Meals et al., 2011)</w:t>
      </w:r>
      <w:r w:rsidR="00610360">
        <w:rPr>
          <w:rFonts w:ascii="Times New Roman" w:hAnsi="Times New Roman" w:cs="Times New Roman"/>
        </w:rPr>
        <w:fldChar w:fldCharType="end"/>
      </w:r>
      <w:r w:rsidR="008A2F7F">
        <w:rPr>
          <w:rFonts w:ascii="Times New Roman" w:hAnsi="Times New Roman" w:cs="Times New Roman"/>
        </w:rPr>
        <w:t xml:space="preserve">. </w:t>
      </w:r>
      <w:r w:rsidR="000F02F0">
        <w:rPr>
          <w:rFonts w:ascii="Times New Roman" w:hAnsi="Times New Roman" w:cs="Times New Roman"/>
        </w:rPr>
        <w:t xml:space="preserve">The test itself is rank-based and unaffected by the presence of extreme values in the dataset </w:t>
      </w:r>
      <w:r w:rsidR="000F02F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UA6V4bb2","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rsidR="000F02F0">
        <w:rPr>
          <w:rFonts w:ascii="Times New Roman" w:hAnsi="Times New Roman" w:cs="Times New Roman"/>
        </w:rPr>
        <w:fldChar w:fldCharType="separate"/>
      </w:r>
      <w:r w:rsidR="000F02F0" w:rsidRPr="000F02F0">
        <w:rPr>
          <w:rFonts w:ascii="Times New Roman" w:hAnsi="Times New Roman" w:cs="Times New Roman"/>
        </w:rPr>
        <w:t>(Ringard et al., 2019)</w:t>
      </w:r>
      <w:r w:rsidR="000F02F0">
        <w:rPr>
          <w:rFonts w:ascii="Times New Roman" w:hAnsi="Times New Roman" w:cs="Times New Roman"/>
        </w:rPr>
        <w:fldChar w:fldCharType="end"/>
      </w:r>
      <w:r w:rsidR="00E23529">
        <w:rPr>
          <w:rFonts w:ascii="Times New Roman" w:hAnsi="Times New Roman" w:cs="Times New Roman"/>
        </w:rPr>
        <w:t xml:space="preserve">. This makes it especially useful for time series of </w:t>
      </w:r>
      <w:r w:rsidR="00F35D51">
        <w:rPr>
          <w:rFonts w:ascii="Times New Roman" w:hAnsi="Times New Roman" w:cs="Times New Roman"/>
        </w:rPr>
        <w:t xml:space="preserve">climatic </w:t>
      </w:r>
      <w:r w:rsidR="00C55112">
        <w:rPr>
          <w:rFonts w:ascii="Times New Roman" w:hAnsi="Times New Roman" w:cs="Times New Roman"/>
        </w:rPr>
        <w:t xml:space="preserve">data , as </w:t>
      </w:r>
      <w:r w:rsidR="00C55112">
        <w:rPr>
          <w:rFonts w:ascii="Times New Roman" w:hAnsi="Times New Roman" w:cs="Times New Roman"/>
        </w:rPr>
        <w:lastRenderedPageBreak/>
        <w:t>it can identify whether trends of perceived growth or decline are statistically significant despite fluctuations. The test statistic (S)</w:t>
      </w:r>
      <w:r w:rsidR="00E23529">
        <w:rPr>
          <w:rFonts w:ascii="Times New Roman" w:hAnsi="Times New Roman" w:cs="Times New Roman"/>
        </w:rPr>
        <w:t xml:space="preserve"> </w:t>
      </w:r>
      <w:r w:rsidR="00C55112">
        <w:rPr>
          <w:rFonts w:ascii="Times New Roman" w:hAnsi="Times New Roman" w:cs="Times New Roman"/>
        </w:rPr>
        <w:t>is calculated with the equation:</w:t>
      </w:r>
    </w:p>
    <w:p w14:paraId="196834C1" w14:textId="769EA283" w:rsidR="00C55112" w:rsidRPr="000C7F25" w:rsidRDefault="003806D0" w:rsidP="000C7F25">
      <w:pPr>
        <w:spacing w:line="360" w:lineRule="auto"/>
        <w:rPr>
          <w:rFonts w:ascii="Times New Roman" w:hAnsi="Times New Roman" w:cs="Times New Roman"/>
        </w:rPr>
      </w:pPr>
      <m:oMathPara>
        <m:oMath>
          <m:r>
            <w:rPr>
              <w:rFonts w:ascii="Cambria Math" w:hAnsi="Cambria Math" w:cs="Times New Roman"/>
            </w:rPr>
            <m:t xml:space="preserve">S=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1</m:t>
              </m:r>
            </m:sup>
            <m:e>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m:t>
                  </m:r>
                </m:sup>
                <m:e>
                  <m:r>
                    <w:rPr>
                      <w:rFonts w:ascii="Cambria Math" w:hAnsi="Cambria Math" w:cs="Times New Roman"/>
                    </w:rPr>
                    <m:t>sign(</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e>
              </m:nary>
            </m:e>
          </m:nary>
        </m:oMath>
      </m:oMathPara>
    </w:p>
    <w:p w14:paraId="1559F76B" w14:textId="562B088A" w:rsidR="000C7F25" w:rsidRDefault="003806D0" w:rsidP="000C7F25">
      <w:pPr>
        <w:spacing w:line="360" w:lineRule="auto"/>
        <w:rPr>
          <w:rFonts w:ascii="Times New Roman" w:hAnsi="Times New Roman" w:cs="Times New Roman"/>
        </w:rPr>
      </w:pPr>
      <w:r>
        <w:rPr>
          <w:rFonts w:ascii="Times New Roman" w:hAnsi="Times New Roman" w:cs="Times New Roman"/>
          <w:b/>
          <w:bCs/>
        </w:rPr>
        <w:tab/>
      </w:r>
      <w:r w:rsidRPr="003806D0">
        <w:rPr>
          <w:rFonts w:ascii="Times New Roman" w:hAnsi="Times New Roman" w:cs="Times New Roman"/>
        </w:rPr>
        <w:t xml:space="preserve">This </w:t>
      </w:r>
      <w:r>
        <w:rPr>
          <w:rFonts w:ascii="Times New Roman" w:hAnsi="Times New Roman" w:cs="Times New Roman"/>
        </w:rPr>
        <w:t>equation determines the sign of the difference between each observation (</w:t>
      </w:r>
      <w:proofErr w:type="spellStart"/>
      <w:r>
        <w:rPr>
          <w:rFonts w:ascii="Times New Roman" w:hAnsi="Times New Roman" w:cs="Times New Roman"/>
          <w:i/>
          <w:iCs/>
        </w:rPr>
        <w:t>y</w:t>
      </w:r>
      <w:r>
        <w:rPr>
          <w:rFonts w:ascii="Times New Roman" w:hAnsi="Times New Roman" w:cs="Times New Roman"/>
          <w:i/>
          <w:iCs/>
          <w:vertAlign w:val="subscript"/>
        </w:rPr>
        <w:t>j</w:t>
      </w:r>
      <w:proofErr w:type="spellEnd"/>
      <w:r>
        <w:rPr>
          <w:rFonts w:ascii="Times New Roman" w:hAnsi="Times New Roman" w:cs="Times New Roman"/>
        </w:rPr>
        <w:t>) and the previous (</w:t>
      </w:r>
      <w:proofErr w:type="spellStart"/>
      <w:r>
        <w:rPr>
          <w:rFonts w:ascii="Times New Roman" w:hAnsi="Times New Roman" w:cs="Times New Roman"/>
          <w:i/>
          <w:iCs/>
        </w:rPr>
        <w:t>y</w:t>
      </w:r>
      <w:r>
        <w:rPr>
          <w:rFonts w:ascii="Times New Roman" w:hAnsi="Times New Roman" w:cs="Times New Roman"/>
          <w:i/>
          <w:iCs/>
          <w:vertAlign w:val="subscript"/>
        </w:rPr>
        <w:t>i</w:t>
      </w:r>
      <w:proofErr w:type="spellEnd"/>
      <w:r>
        <w:rPr>
          <w:rFonts w:ascii="Times New Roman" w:hAnsi="Times New Roman" w:cs="Times New Roman"/>
        </w:rPr>
        <w:t xml:space="preserve">), yielding a -1, 0, or 1 if the difference is negative, zero, or positive, respectively </w:t>
      </w:r>
      <w:r>
        <w:rPr>
          <w:rFonts w:ascii="Times New Roman" w:hAnsi="Times New Roman" w:cs="Times New Roman"/>
        </w:rPr>
        <w:fldChar w:fldCharType="begin"/>
      </w:r>
      <w:r>
        <w:rPr>
          <w:rFonts w:ascii="Times New Roman" w:hAnsi="Times New Roman" w:cs="Times New Roman"/>
        </w:rPr>
        <w:instrText xml:space="preserve"> ADDIN ZOTERO_ITEM CSL_CITATION {"citationID":"yfUfY729","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rFonts w:ascii="Times New Roman" w:hAnsi="Times New Roman" w:cs="Times New Roman"/>
        </w:rPr>
        <w:fldChar w:fldCharType="separate"/>
      </w:r>
      <w:r w:rsidRPr="003806D0">
        <w:rPr>
          <w:rFonts w:ascii="Times New Roman" w:hAnsi="Times New Roman" w:cs="Times New Roman"/>
        </w:rPr>
        <w:t>(EarthSoft, Inc., 2024)</w:t>
      </w:r>
      <w:r>
        <w:rPr>
          <w:rFonts w:ascii="Times New Roman" w:hAnsi="Times New Roman" w:cs="Times New Roman"/>
        </w:rPr>
        <w:fldChar w:fldCharType="end"/>
      </w:r>
      <w:r>
        <w:rPr>
          <w:rFonts w:ascii="Times New Roman" w:hAnsi="Times New Roman" w:cs="Times New Roman"/>
        </w:rPr>
        <w:t xml:space="preserve">. This statistic provides the number of increasing occurrences in the dataset, with larger, positive S values indicative of an upward trend over time. The Z value provides a practical look at the strength of the trend, calculated with: </w:t>
      </w:r>
    </w:p>
    <w:p w14:paraId="4FE6C20D" w14:textId="3D7C7B46" w:rsidR="000C3C86" w:rsidRDefault="000C3C86" w:rsidP="000C7F25">
      <w:pPr>
        <w:spacing w:line="360" w:lineRule="auto"/>
        <w:rPr>
          <w:rFonts w:ascii="Times New Roman" w:hAnsi="Times New Roman" w:cs="Times New Roman"/>
        </w:rPr>
      </w:pPr>
      <m:oMathPara>
        <m:oMath>
          <m:r>
            <w:rPr>
              <w:rFonts w:ascii="Cambria Math" w:hAnsi="Cambria Math" w:cs="Times New Roman"/>
            </w:rPr>
            <m:t xml:space="preserve">Z= </m:t>
          </m:r>
          <m:f>
            <m:fPr>
              <m:ctrlPr>
                <w:rPr>
                  <w:rFonts w:ascii="Cambria Math" w:hAnsi="Cambria Math" w:cs="Times New Roman"/>
                  <w:i/>
                </w:rPr>
              </m:ctrlPr>
            </m:fPr>
            <m:num>
              <m:r>
                <w:rPr>
                  <w:rFonts w:ascii="Cambria Math" w:hAnsi="Cambria Math" w:cs="Times New Roman"/>
                </w:rPr>
                <m:t>S±1</m:t>
              </m:r>
            </m:num>
            <m:den>
              <m:rad>
                <m:radPr>
                  <m:degHide m:val="1"/>
                  <m:ctrlPr>
                    <w:rPr>
                      <w:rFonts w:ascii="Cambria Math" w:hAnsi="Cambria Math" w:cs="Times New Roman"/>
                      <w:i/>
                    </w:rPr>
                  </m:ctrlPr>
                </m:radPr>
                <m:deg/>
                <m:e>
                  <m:r>
                    <w:rPr>
                      <w:rFonts w:ascii="Cambria Math" w:hAnsi="Cambria Math" w:cs="Times New Roman"/>
                    </w:rPr>
                    <m:t>V(s)</m:t>
                  </m:r>
                </m:e>
              </m:rad>
            </m:den>
          </m:f>
        </m:oMath>
      </m:oMathPara>
    </w:p>
    <w:p w14:paraId="76C4C453" w14:textId="7925A4CE" w:rsidR="003806D0" w:rsidRPr="003806D0" w:rsidRDefault="000C3C86" w:rsidP="000C7F25">
      <w:pPr>
        <w:spacing w:line="360" w:lineRule="auto"/>
        <w:rPr>
          <w:rFonts w:ascii="Times New Roman" w:hAnsi="Times New Roman" w:cs="Times New Roman"/>
        </w:rPr>
      </w:pPr>
      <w:r>
        <w:rPr>
          <w:rFonts w:ascii="Times New Roman" w:hAnsi="Times New Roman" w:cs="Times New Roman"/>
        </w:rPr>
        <w:tab/>
        <w:t>Where S – 1 is used if S &gt; 0 or S + 1 is used if S &lt; 0. If S = 0, Z is 0.</w:t>
      </w:r>
      <w:r w:rsidR="008E2D93">
        <w:rPr>
          <w:rFonts w:ascii="Times New Roman" w:hAnsi="Times New Roman" w:cs="Times New Roman"/>
        </w:rPr>
        <w:t xml:space="preserve"> More extreme Z values, whether negative or positive, provide greater confidence in rejecting the null hypothesis of no trend. Kendall’s Tau (</w:t>
      </w:r>
      <w:r w:rsidR="00743B64" w:rsidRPr="00743B64">
        <w:rPr>
          <w:rFonts w:ascii="Times New Roman" w:hAnsi="Times New Roman" w:cs="Times New Roman"/>
        </w:rPr>
        <w:t>τ</w:t>
      </w:r>
      <w:r w:rsidR="008E2D93">
        <w:rPr>
          <w:rFonts w:ascii="Times New Roman" w:hAnsi="Times New Roman" w:cs="Times New Roman"/>
        </w:rPr>
        <w:t xml:space="preserve">) coefficient </w:t>
      </w:r>
      <w:r w:rsidR="00743B64">
        <w:rPr>
          <w:rFonts w:ascii="Times New Roman" w:hAnsi="Times New Roman" w:cs="Times New Roman"/>
        </w:rPr>
        <w:t xml:space="preserve">indicates the correlation of the observations and their order in time </w:t>
      </w:r>
      <w:r w:rsidR="00743B64">
        <w:rPr>
          <w:rFonts w:ascii="Times New Roman" w:hAnsi="Times New Roman" w:cs="Times New Roman"/>
        </w:rPr>
        <w:fldChar w:fldCharType="begin"/>
      </w:r>
      <w:r w:rsidR="00743B64">
        <w:rPr>
          <w:rFonts w:ascii="Times New Roman" w:hAnsi="Times New Roman" w:cs="Times New Roman"/>
        </w:rPr>
        <w:instrText xml:space="preserve"> ADDIN ZOTERO_ITEM CSL_CITATION {"citationID":"c45av88e","properties":{"formattedCitation":"(Chen et al., 2022)","plainCitation":"(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Tau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743B64">
        <w:rPr>
          <w:rFonts w:ascii="Times New Roman" w:hAnsi="Times New Roman" w:cs="Times New Roman"/>
        </w:rPr>
        <w:fldChar w:fldCharType="separate"/>
      </w:r>
      <w:r w:rsidR="00743B64" w:rsidRPr="00743B64">
        <w:rPr>
          <w:rFonts w:ascii="Times New Roman" w:hAnsi="Times New Roman" w:cs="Times New Roman"/>
        </w:rPr>
        <w:t>(Chen et al., 2022)</w:t>
      </w:r>
      <w:r w:rsidR="00743B64">
        <w:rPr>
          <w:rFonts w:ascii="Times New Roman" w:hAnsi="Times New Roman" w:cs="Times New Roman"/>
        </w:rPr>
        <w:fldChar w:fldCharType="end"/>
      </w:r>
      <w:r w:rsidR="00743B64">
        <w:rPr>
          <w:rFonts w:ascii="Times New Roman" w:hAnsi="Times New Roman" w:cs="Times New Roman"/>
        </w:rPr>
        <w:t>, with values ranging from -1 (negative correlation) to 1 (positive correlation)</w:t>
      </w:r>
    </w:p>
    <w:p w14:paraId="58A0E833" w14:textId="581DA99B" w:rsidR="00C50D20" w:rsidRDefault="00C50D20" w:rsidP="007D41EC">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158603CC" w14:textId="12663D7E" w:rsidR="009D1E22" w:rsidRPr="0080603A" w:rsidRDefault="009D1E22" w:rsidP="009D1E22">
      <w:pPr>
        <w:spacing w:line="360" w:lineRule="auto"/>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significance level by the total number of hypothesis tests performed, the Bonferroni controls the likelihood of a false positives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m7X6L5pn","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1F8A0FEC" w14:textId="77777777" w:rsidR="00572B41" w:rsidRDefault="004F6F18" w:rsidP="00572B41">
      <w:pPr>
        <w:pStyle w:val="Bibliography"/>
      </w:pPr>
      <w:r w:rsidRPr="00753C9C">
        <w:fldChar w:fldCharType="begin"/>
      </w:r>
      <w:r w:rsidR="0044291D">
        <w:instrText xml:space="preserve"> ADDIN ZOTERO_BIBL {"uncited":[],"omitted":[],"custom":[]} CSL_BIBLIOGRAPHY </w:instrText>
      </w:r>
      <w:r w:rsidRPr="00753C9C">
        <w:fldChar w:fldCharType="separate"/>
      </w:r>
      <w:r w:rsidR="00572B41">
        <w:t>Altman, D.G., Bland, J.M., 1995. Statistics Notes: Absence of Evidence Is Not Evidence of Absence. BMJ 311, 485–485. https://doi.org/10.1136/bmj.311.7003.485</w:t>
      </w:r>
    </w:p>
    <w:p w14:paraId="0E91A448" w14:textId="77777777" w:rsidR="00572B41" w:rsidRDefault="00572B41" w:rsidP="00572B41">
      <w:pPr>
        <w:pStyle w:val="Bibliography"/>
      </w:pPr>
      <w:r>
        <w:lastRenderedPageBreak/>
        <w:t>Amplitude, Inc., 2025. Bonferroni Correction Explained: Managing Multiple Testing in Statistics. Prod. Web Exp. Artic. URL https://amplitude.com/explore/experiment/what-is-bonferroni-correction</w:t>
      </w:r>
    </w:p>
    <w:p w14:paraId="045825F1" w14:textId="77777777" w:rsidR="00572B41" w:rsidRDefault="00572B41" w:rsidP="00572B41">
      <w:pPr>
        <w:pStyle w:val="Bibliography"/>
      </w:pPr>
      <w:r>
        <w:t>Andersen, H.-E., Reutebuch, S.E., McGaughey, R.J., 2006. A Rigorous Assessment of Tree Height Measurements Obtained Using Airborne Lidar and Conventional Field Methods. Can. J. Remote Sens. 32, 355–366. https://doi.org/10.5589/m06-030</w:t>
      </w:r>
    </w:p>
    <w:p w14:paraId="44B4427A" w14:textId="77777777" w:rsidR="00572B41" w:rsidRDefault="00572B41" w:rsidP="00572B41">
      <w:pPr>
        <w:pStyle w:val="Bibliography"/>
      </w:pPr>
      <w:r>
        <w:t>Anderson, J.R., Hardy, E.E., Roach, J.T., Witmer, R.E., 1976. A Land Use and Land Cover Classification System for Use with Remote Sensor Data, Professional Paper. US Geological Survey. https://doi.org/10.3133/pp964</w:t>
      </w:r>
    </w:p>
    <w:p w14:paraId="52671770" w14:textId="77777777" w:rsidR="00572B41" w:rsidRDefault="00572B41" w:rsidP="00572B41">
      <w:pPr>
        <w:pStyle w:val="Bibliography"/>
      </w:pPr>
      <w:r>
        <w:t xml:space="preserve">Baker, J.B., Langdon, G.O., 1990. Pinus </w:t>
      </w:r>
      <w:proofErr w:type="spellStart"/>
      <w:r>
        <w:t>Taeda</w:t>
      </w:r>
      <w:proofErr w:type="spellEnd"/>
      <w:r>
        <w:t xml:space="preserve"> L. Loblolly Pine, in: Silvics of North America. U.S. </w:t>
      </w:r>
      <w:proofErr w:type="spellStart"/>
      <w:r>
        <w:t>Deptartment</w:t>
      </w:r>
      <w:proofErr w:type="spellEnd"/>
      <w:r>
        <w:t xml:space="preserve"> of Agriculture, Forest Service, Washington, D.C., pp. 497–512.</w:t>
      </w:r>
    </w:p>
    <w:p w14:paraId="57FB0AB6" w14:textId="77777777" w:rsidR="00572B41" w:rsidRDefault="00572B41" w:rsidP="00572B41">
      <w:pPr>
        <w:pStyle w:val="Bibliography"/>
      </w:pPr>
      <w:r>
        <w:t xml:space="preserve">Bennett, F., 1963. </w:t>
      </w:r>
      <w:proofErr w:type="spellStart"/>
      <w:r>
        <w:t>Gorwth</w:t>
      </w:r>
      <w:proofErr w:type="spellEnd"/>
      <w:r>
        <w:t xml:space="preserve"> and Yield of Slash Pine Plantations (No. SE-1). U.S. Department of Agriculture, Forest Service Southern Forest Experiment Station, Asheville, N.</w:t>
      </w:r>
    </w:p>
    <w:p w14:paraId="54D6DEF4" w14:textId="77777777" w:rsidR="00572B41" w:rsidRDefault="00572B41" w:rsidP="00572B41">
      <w:pPr>
        <w:pStyle w:val="Bibliography"/>
      </w:pPr>
      <w:r>
        <w:t>Bradley, S., Kush, J., 2019. Thinning Loblolly Pine Stands To Benefit Wildlife &amp; Timber Production. Ala. Coop. Ext. Syst. URL https://www.aces.edu/blog/topics/forestry/thinning-loblolly-pine-stands-to-benefit-wildlife-timber-production/ (accessed 5.21.25).</w:t>
      </w:r>
    </w:p>
    <w:p w14:paraId="523413A0" w14:textId="77777777" w:rsidR="00572B41" w:rsidRDefault="00572B41" w:rsidP="00572B41">
      <w:pPr>
        <w:pStyle w:val="Bibliography"/>
      </w:pPr>
      <w:r>
        <w:t xml:space="preserve">Buchhorn, M., Smets, B., Bertels, L., Roo, B.D., </w:t>
      </w:r>
      <w:proofErr w:type="spellStart"/>
      <w:r>
        <w:t>Lesiv</w:t>
      </w:r>
      <w:proofErr w:type="spellEnd"/>
      <w:r>
        <w:t xml:space="preserve">, M., </w:t>
      </w:r>
      <w:proofErr w:type="spellStart"/>
      <w:r>
        <w:t>Tsendbazar</w:t>
      </w:r>
      <w:proofErr w:type="spellEnd"/>
      <w:r>
        <w:t>, N.-E., Herold, M., Fritz, S., 2020. Copernicus Global Land Service: Land Cover 100m: Collection 3: Epoch 2019: Globe. https://doi.org/10.5281/ZENODO.3939050</w:t>
      </w:r>
    </w:p>
    <w:p w14:paraId="32E1CAED" w14:textId="77777777" w:rsidR="00572B41" w:rsidRDefault="00572B41" w:rsidP="00572B41">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1B32ABDC" w14:textId="77777777" w:rsidR="00572B41" w:rsidRDefault="00572B41" w:rsidP="00572B41">
      <w:pPr>
        <w:pStyle w:val="Bibliography"/>
      </w:pPr>
      <w:r>
        <w:t>Caldwell, A.R., 2025. Robust TOST Procedures (</w:t>
      </w:r>
      <w:proofErr w:type="spellStart"/>
      <w:r>
        <w:t>Vigenette</w:t>
      </w:r>
      <w:proofErr w:type="spellEnd"/>
      <w:r>
        <w:t>).</w:t>
      </w:r>
    </w:p>
    <w:p w14:paraId="01F7CE86" w14:textId="77777777" w:rsidR="00572B41" w:rsidRDefault="00572B41" w:rsidP="00572B41">
      <w:pPr>
        <w:pStyle w:val="Bibliography"/>
      </w:pPr>
      <w:r>
        <w:t>Caldwell, A.R., 2022. Exploring Equivalence Testing with the Updated TOSTER R Package. https://doi.org/10.31234/osf.io/ty8de</w:t>
      </w:r>
    </w:p>
    <w:p w14:paraId="1ABA959E" w14:textId="77777777" w:rsidR="00572B41" w:rsidRDefault="00572B41" w:rsidP="00572B41">
      <w:pPr>
        <w:pStyle w:val="Bibliography"/>
      </w:pPr>
      <w:r>
        <w:t>Callaghan, J., 2020. Extreme Rainfall and Flooding from Hurricane Florence. Trop. Cyclone Res. Rev. 9, 172–177. https://doi.org/10.1016/j.tcrr.2020.07.002</w:t>
      </w:r>
    </w:p>
    <w:p w14:paraId="030A84F4" w14:textId="77777777" w:rsidR="00572B41" w:rsidRPr="00572B41" w:rsidRDefault="00572B41" w:rsidP="00572B41">
      <w:pPr>
        <w:pStyle w:val="Bibliography"/>
        <w:rPr>
          <w:lang w:val="fr-FR"/>
        </w:rPr>
      </w:pPr>
      <w:r>
        <w:t xml:space="preserve">Cao, L., Coops, N.C., Innes, J.L., Sheppard, S.R.J., Fu, L., Ruan, H., She, G., 2016. Estimation of Forest Biomass Dynamics in Subtropical Forests Using Multi-Temporal Airborne LiDAR Data. </w:t>
      </w:r>
      <w:proofErr w:type="spellStart"/>
      <w:r w:rsidRPr="00572B41">
        <w:rPr>
          <w:lang w:val="fr-FR"/>
        </w:rPr>
        <w:t>Remote</w:t>
      </w:r>
      <w:proofErr w:type="spellEnd"/>
      <w:r w:rsidRPr="00572B41">
        <w:rPr>
          <w:lang w:val="fr-FR"/>
        </w:rPr>
        <w:t xml:space="preserve"> Sens. Environ. 178, 158–171. https://doi.org/10.1016/j.rse.2016.03.012</w:t>
      </w:r>
    </w:p>
    <w:p w14:paraId="459B31BF" w14:textId="77777777" w:rsidR="00572B41" w:rsidRDefault="00572B41" w:rsidP="00572B41">
      <w:pPr>
        <w:pStyle w:val="Bibliography"/>
      </w:pPr>
      <w:proofErr w:type="spellStart"/>
      <w:r w:rsidRPr="00572B41">
        <w:rPr>
          <w:lang w:val="fr-FR"/>
        </w:rPr>
        <w:t>Carabajal</w:t>
      </w:r>
      <w:proofErr w:type="spellEnd"/>
      <w:r w:rsidRPr="00572B41">
        <w:rPr>
          <w:lang w:val="fr-FR"/>
        </w:rPr>
        <w:t xml:space="preserve">, C.C., Boy, J.-P., 2020. </w:t>
      </w:r>
      <w:r>
        <w:t xml:space="preserve">ICESat-2 Altimetry as Geodetic Control. Int. Arch. </w:t>
      </w:r>
      <w:proofErr w:type="spellStart"/>
      <w:r>
        <w:t>Photogramm</w:t>
      </w:r>
      <w:proofErr w:type="spellEnd"/>
      <w:r>
        <w:t>. Remote Sens. Spat. Inf. Sci. XLIII-B3-2020, 1299–1306. https://doi.org/10.5194/isprs-archives-XLIII-B3-2020-1299-2020</w:t>
      </w:r>
    </w:p>
    <w:p w14:paraId="6DD05390" w14:textId="77777777" w:rsidR="00572B41" w:rsidRDefault="00572B41" w:rsidP="00572B41">
      <w:pPr>
        <w:pStyle w:val="Bibliography"/>
      </w:pPr>
      <w:r w:rsidRPr="00572B41">
        <w:rPr>
          <w:lang w:val="fr-FR"/>
        </w:rPr>
        <w:t xml:space="preserve">Chen, F., Zhang, X., Wang, </w:t>
      </w:r>
      <w:proofErr w:type="spellStart"/>
      <w:r w:rsidRPr="00572B41">
        <w:rPr>
          <w:lang w:val="fr-FR"/>
        </w:rPr>
        <w:t>Longyu</w:t>
      </w:r>
      <w:proofErr w:type="spellEnd"/>
      <w:r w:rsidRPr="00572B41">
        <w:rPr>
          <w:lang w:val="fr-FR"/>
        </w:rPr>
        <w:t xml:space="preserve">, Du, B., Dang, S., Wang, </w:t>
      </w:r>
      <w:proofErr w:type="spellStart"/>
      <w:r w:rsidRPr="00572B41">
        <w:rPr>
          <w:lang w:val="fr-FR"/>
        </w:rPr>
        <w:t>Linwei</w:t>
      </w:r>
      <w:proofErr w:type="spellEnd"/>
      <w:r w:rsidRPr="00572B41">
        <w:rPr>
          <w:lang w:val="fr-FR"/>
        </w:rPr>
        <w:t xml:space="preserve">, 2023. </w:t>
      </w:r>
      <w:r>
        <w:t>Systematic Evaluation of Multi-Resolution ICESat-2 Canopy Height Data: A Case Study of the Taranaki Region. Remote Sens. 15, 5686. https://doi.org/10.3390/rs15245686</w:t>
      </w:r>
    </w:p>
    <w:p w14:paraId="6C22B0B9" w14:textId="77777777" w:rsidR="00572B41" w:rsidRDefault="00572B41" w:rsidP="00572B41">
      <w:pPr>
        <w:pStyle w:val="Bibliography"/>
      </w:pPr>
      <w:r>
        <w:t>Chen, S., Ghadami, A., Epureanu, B.I., 2022. Practical Guide to Using Kendall’s Tau in the Context of Forecasting Critical Transitions. R. Soc. Open Sci. 9, 211346. https://doi.org/10.1098/rsos.211346</w:t>
      </w:r>
    </w:p>
    <w:p w14:paraId="09E29B54" w14:textId="77777777" w:rsidR="00572B41" w:rsidRDefault="00572B41" w:rsidP="00572B41">
      <w:pPr>
        <w:pStyle w:val="Bibliography"/>
      </w:pPr>
      <w:r>
        <w:t xml:space="preserve">Coops, N.C., </w:t>
      </w:r>
      <w:proofErr w:type="spellStart"/>
      <w:r>
        <w:t>Tompalski</w:t>
      </w:r>
      <w:proofErr w:type="spellEnd"/>
      <w:r>
        <w:t xml:space="preserve">, P., Goodbody, T.R.H., </w:t>
      </w:r>
      <w:proofErr w:type="spellStart"/>
      <w:r>
        <w:t>Queinnec</w:t>
      </w:r>
      <w:proofErr w:type="spellEnd"/>
      <w:r>
        <w:t xml:space="preserve">, M., Luther, J.E., Bolton, D.K., White, J.C., </w:t>
      </w:r>
      <w:proofErr w:type="spellStart"/>
      <w:r>
        <w:t>Wulder</w:t>
      </w:r>
      <w:proofErr w:type="spellEnd"/>
      <w:r>
        <w:t>, M.A., Van Lier, O.R., Hermosilla, T., 2021. Modelling LiDAR-</w:t>
      </w:r>
      <w:r>
        <w:lastRenderedPageBreak/>
        <w:t>Derived Estimates of Forest Attributes Over Space and Time: A Review of Approaches and Future Trends. Remote Sens. Environ. 260, 112477. https://doi.org/10.1016/j.rse.2021.112477</w:t>
      </w:r>
    </w:p>
    <w:p w14:paraId="556D8B34" w14:textId="77777777" w:rsidR="00572B41" w:rsidRDefault="00572B41" w:rsidP="00572B41">
      <w:pPr>
        <w:pStyle w:val="Bibliography"/>
      </w:pPr>
      <w:r>
        <w:t xml:space="preserve">Corrao, M.V., Sparks, A.M., Smith, A.M.S., 2022. A Conventional Cruise and Felled-Tree Validation of Individual Tree Diameter, Height and Volume Derived from Airborne Laser Scanning Data of a Loblolly Pine (p. </w:t>
      </w:r>
      <w:proofErr w:type="spellStart"/>
      <w:r>
        <w:t>Taeda</w:t>
      </w:r>
      <w:proofErr w:type="spellEnd"/>
      <w:r>
        <w:t>) Stand in Eastern Texas. Remote Sens. 14, 2567. https://doi.org/10.3390/rs14112567</w:t>
      </w:r>
    </w:p>
    <w:p w14:paraId="668231BD" w14:textId="77777777" w:rsidR="00572B41" w:rsidRDefault="00572B41" w:rsidP="00572B41">
      <w:pPr>
        <w:pStyle w:val="Bibliography"/>
      </w:pPr>
      <w:r>
        <w:t>Dickens, E.D., Moorhead, D.J., 2015. A Guide to Thinning Pine Plantations. Ga. For. Product. 0010.</w:t>
      </w:r>
    </w:p>
    <w:p w14:paraId="2BBB166C" w14:textId="77777777" w:rsidR="00572B41" w:rsidRDefault="00572B41" w:rsidP="00572B41">
      <w:pPr>
        <w:pStyle w:val="Bibliography"/>
      </w:pPr>
      <w:proofErr w:type="spellStart"/>
      <w:r>
        <w:t>Dubayah</w:t>
      </w:r>
      <w:proofErr w:type="spellEnd"/>
      <w:r>
        <w:t xml:space="preserve">, R., </w:t>
      </w:r>
      <w:proofErr w:type="spellStart"/>
      <w:r>
        <w:t>Armston</w:t>
      </w:r>
      <w:proofErr w:type="spellEnd"/>
      <w:r>
        <w:t xml:space="preserve">, J., Healey, S.P., Bruening, J.M., Patterson, P.L., Kellner, J.R., Duncanson, L., Saarela, S., Ståhl, G., Yang, Z., Tang, H., Blair, J.B., </w:t>
      </w:r>
      <w:proofErr w:type="spellStart"/>
      <w:r>
        <w:t>Fatoyinbo</w:t>
      </w:r>
      <w:proofErr w:type="spellEnd"/>
      <w:r>
        <w:t xml:space="preserve">, L., Goetz, S., Hancock, S., Hansen, M., </w:t>
      </w:r>
      <w:proofErr w:type="spellStart"/>
      <w:r>
        <w:t>Hofton</w:t>
      </w:r>
      <w:proofErr w:type="spellEnd"/>
      <w:r>
        <w:t xml:space="preserve">, M., Hurtt, G., </w:t>
      </w:r>
      <w:proofErr w:type="spellStart"/>
      <w:r>
        <w:t>Luthcke</w:t>
      </w:r>
      <w:proofErr w:type="spellEnd"/>
      <w:r>
        <w:t>, S., 2022. GEDI Launches a New Era of Biomass Inference from Space. Environ. Res. Lett. 17, 095001. https://doi.org/10.1088/1748-9326/ac8694</w:t>
      </w:r>
    </w:p>
    <w:p w14:paraId="43580341" w14:textId="77777777" w:rsidR="00572B41" w:rsidRPr="00572B41" w:rsidRDefault="00572B41" w:rsidP="00572B41">
      <w:pPr>
        <w:pStyle w:val="Bibliography"/>
        <w:rPr>
          <w:lang w:val="fr-FR"/>
        </w:rPr>
      </w:pPr>
      <w:proofErr w:type="spellStart"/>
      <w:r>
        <w:t>Dubayah</w:t>
      </w:r>
      <w:proofErr w:type="spellEnd"/>
      <w:r>
        <w:t xml:space="preserve">, R., Blair, J.B., Goetz, S., </w:t>
      </w:r>
      <w:proofErr w:type="spellStart"/>
      <w:r>
        <w:t>Fatoyinbo</w:t>
      </w:r>
      <w:proofErr w:type="spellEnd"/>
      <w:r>
        <w:t xml:space="preserve">, L., Hansen, M., Healey, S., </w:t>
      </w:r>
      <w:proofErr w:type="spellStart"/>
      <w:r>
        <w:t>Hofton</w:t>
      </w:r>
      <w:proofErr w:type="spellEnd"/>
      <w:r>
        <w:t xml:space="preserve">, M., Hurtt, G., Kellner, J., </w:t>
      </w:r>
      <w:proofErr w:type="spellStart"/>
      <w:r>
        <w:t>Luthcke</w:t>
      </w:r>
      <w:proofErr w:type="spellEnd"/>
      <w:r>
        <w:t xml:space="preserve">, S., </w:t>
      </w:r>
      <w:proofErr w:type="spellStart"/>
      <w:r>
        <w:t>Armston</w:t>
      </w:r>
      <w:proofErr w:type="spellEnd"/>
      <w:r>
        <w:t xml:space="preserve">, J., Tang, H., Duncanson, L., Hancock, S., Jantz, P., Marselis, S., Patterson, P.L., Qi, W., Silva, C., 2020. The Global Ecosystem Dynamics Investigation: High-Resolution Laser Ranging of the Earth’s Forests and Topography. </w:t>
      </w:r>
      <w:proofErr w:type="spellStart"/>
      <w:r w:rsidRPr="00572B41">
        <w:rPr>
          <w:lang w:val="fr-FR"/>
        </w:rPr>
        <w:t>Sci</w:t>
      </w:r>
      <w:proofErr w:type="spellEnd"/>
      <w:r w:rsidRPr="00572B41">
        <w:rPr>
          <w:lang w:val="fr-FR"/>
        </w:rPr>
        <w:t xml:space="preserve">. </w:t>
      </w:r>
      <w:proofErr w:type="spellStart"/>
      <w:r w:rsidRPr="00572B41">
        <w:rPr>
          <w:lang w:val="fr-FR"/>
        </w:rPr>
        <w:t>Remote</w:t>
      </w:r>
      <w:proofErr w:type="spellEnd"/>
      <w:r w:rsidRPr="00572B41">
        <w:rPr>
          <w:lang w:val="fr-FR"/>
        </w:rPr>
        <w:t xml:space="preserve"> Sens. 1, 100002. https://doi.org/10.1016/j.srs.2020.100002</w:t>
      </w:r>
    </w:p>
    <w:p w14:paraId="22819C2C" w14:textId="77777777" w:rsidR="00572B41" w:rsidRDefault="00572B41" w:rsidP="00572B41">
      <w:pPr>
        <w:pStyle w:val="Bibliography"/>
      </w:pPr>
      <w:proofErr w:type="spellStart"/>
      <w:r w:rsidRPr="00572B41">
        <w:rPr>
          <w:lang w:val="fr-FR"/>
        </w:rPr>
        <w:t>EarthSoft</w:t>
      </w:r>
      <w:proofErr w:type="spellEnd"/>
      <w:r w:rsidRPr="00572B41">
        <w:rPr>
          <w:lang w:val="fr-FR"/>
        </w:rPr>
        <w:t xml:space="preserve">, Inc., 2024. </w:t>
      </w:r>
      <w:r>
        <w:t xml:space="preserve">Mann-Kendall Tests [WWW Document]. </w:t>
      </w:r>
      <w:proofErr w:type="spellStart"/>
      <w:r>
        <w:t>EQuIS</w:t>
      </w:r>
      <w:proofErr w:type="spellEnd"/>
      <w:r>
        <w:t xml:space="preserve"> 7243. URL https://help.earthsoft.com/lib_mann-kendall.htm (accessed 5.19.25).</w:t>
      </w:r>
    </w:p>
    <w:p w14:paraId="6151095E" w14:textId="77777777" w:rsidR="00572B41" w:rsidRDefault="00572B41" w:rsidP="00572B41">
      <w:pPr>
        <w:pStyle w:val="Bibliography"/>
      </w:pPr>
      <w:r>
        <w:t>Esri Inc., 2025. How Linear Regression Algorithm Works. Feature Tabular Anal. Toolset Concepts. URL https://pro.arcgis.com/en/pro-app/latest/tool-reference/geoai/how-linear-regression-works.htm</w:t>
      </w:r>
    </w:p>
    <w:p w14:paraId="7CE13CA0" w14:textId="77777777" w:rsidR="00572B41" w:rsidRDefault="00572B41" w:rsidP="00572B41">
      <w:pPr>
        <w:pStyle w:val="Bibliography"/>
      </w:pPr>
      <w:r>
        <w:t>Esri Inc., 2024. ArcGIS Pro.</w:t>
      </w:r>
    </w:p>
    <w:p w14:paraId="67DFD263" w14:textId="77777777" w:rsidR="00572B41" w:rsidRDefault="00572B41" w:rsidP="00572B41">
      <w:pPr>
        <w:pStyle w:val="Bibliography"/>
      </w:pPr>
      <w:r>
        <w:t>Falkowski, M.J., Smith, A.M.S., Gessler, P.E., Hudak, A.T., Vierling, L.A., Evans, J.S., 2008. The Influence of Conifer Forest Canopy Cover on the Accuracy of Two Individual Tree Measurement Algorithms Using LiDAR Data. Can. J. Remote Sens. 34, S338–S350. https://doi.org/10.5589/m08-055</w:t>
      </w:r>
    </w:p>
    <w:p w14:paraId="1097215F" w14:textId="77777777" w:rsidR="00572B41" w:rsidRDefault="00572B41" w:rsidP="00572B41">
      <w:pPr>
        <w:pStyle w:val="Bibliography"/>
      </w:pPr>
      <w:r>
        <w:t>FAO and UNEP, 2020. The State of the World’s Forests 2020, Forests, biodiversity, and people. FAO and UNEP, Rome. https://doi.org/10.4060/ca8642en</w:t>
      </w:r>
    </w:p>
    <w:p w14:paraId="10E7E13A" w14:textId="77777777" w:rsidR="00572B41" w:rsidRPr="00572B41" w:rsidRDefault="00572B41" w:rsidP="00572B41">
      <w:pPr>
        <w:pStyle w:val="Bibliography"/>
        <w:rPr>
          <w:lang w:val="fr-FR"/>
        </w:rPr>
      </w:pPr>
      <w:r>
        <w:t xml:space="preserve">Feng, T., Duncanson, L., Montesano, P., Hancock, S., Minor, D., Guenther, E., Neuenschwander, A., 2023. A Systematic Evaluation of Multi-Resolution ICESat-2 ATL08 Terrain and Canopy Heights in Boreal Forests. </w:t>
      </w:r>
      <w:proofErr w:type="spellStart"/>
      <w:r w:rsidRPr="00572B41">
        <w:rPr>
          <w:lang w:val="fr-FR"/>
        </w:rPr>
        <w:t>Remote</w:t>
      </w:r>
      <w:proofErr w:type="spellEnd"/>
      <w:r w:rsidRPr="00572B41">
        <w:rPr>
          <w:lang w:val="fr-FR"/>
        </w:rPr>
        <w:t xml:space="preserve"> Sens. Environ. 291, 113570. https://doi.org/10.1016/j.rse.2023.113570</w:t>
      </w:r>
    </w:p>
    <w:p w14:paraId="2AB82BE3" w14:textId="77777777" w:rsidR="00572B41" w:rsidRDefault="00572B41" w:rsidP="00572B41">
      <w:pPr>
        <w:pStyle w:val="Bibliography"/>
      </w:pPr>
      <w:r w:rsidRPr="00572B41">
        <w:rPr>
          <w:lang w:val="fr-FR"/>
        </w:rPr>
        <w:t xml:space="preserve">Fernandez-Diaz, J.C., </w:t>
      </w:r>
      <w:proofErr w:type="spellStart"/>
      <w:r w:rsidRPr="00572B41">
        <w:rPr>
          <w:lang w:val="fr-FR"/>
        </w:rPr>
        <w:t>Velikova</w:t>
      </w:r>
      <w:proofErr w:type="spellEnd"/>
      <w:r w:rsidRPr="00572B41">
        <w:rPr>
          <w:lang w:val="fr-FR"/>
        </w:rPr>
        <w:t xml:space="preserve">, M., </w:t>
      </w:r>
      <w:proofErr w:type="spellStart"/>
      <w:r w:rsidRPr="00572B41">
        <w:rPr>
          <w:lang w:val="fr-FR"/>
        </w:rPr>
        <w:t>Glennie</w:t>
      </w:r>
      <w:proofErr w:type="spellEnd"/>
      <w:r w:rsidRPr="00572B41">
        <w:rPr>
          <w:lang w:val="fr-FR"/>
        </w:rPr>
        <w:t xml:space="preserve">, C.L., 2022. </w:t>
      </w:r>
      <w:r>
        <w:t>Validation of ICESat-2 ATL08 Terrain and Canopy Height Retrievals in Tropical Mesoamerican Forests. IEEE J. Sel. Top. Appl. Earth Obs. Remote Sens. 15, 2956–2970. https://doi.org/10.1109/JSTARS.2022.3163208</w:t>
      </w:r>
    </w:p>
    <w:p w14:paraId="767877AE" w14:textId="77777777" w:rsidR="00572B41" w:rsidRDefault="00572B41" w:rsidP="00572B41">
      <w:pPr>
        <w:pStyle w:val="Bibliography"/>
      </w:pPr>
      <w:r>
        <w:t>Frost, J., 2023. What is the Bonferroni Correction and How to Use It. Stat. Jim. URL https://statisticsbyjim.com/hypothesis-testing/bonferroni-correction/</w:t>
      </w:r>
    </w:p>
    <w:p w14:paraId="069454B6" w14:textId="77777777" w:rsidR="00572B41" w:rsidRDefault="00572B41" w:rsidP="00572B41">
      <w:pPr>
        <w:pStyle w:val="Bibliography"/>
      </w:pPr>
      <w:r>
        <w:t xml:space="preserve">Goldstein-Greenwood, J., 2023. Theil-Sen Regression: Programming and Understanding an Outlier-Resistant Alternative to Least Squares. UVA </w:t>
      </w:r>
      <w:proofErr w:type="spellStart"/>
      <w:r>
        <w:t>Libr</w:t>
      </w:r>
      <w:proofErr w:type="spellEnd"/>
      <w:r>
        <w:t xml:space="preserve">. </w:t>
      </w:r>
      <w:proofErr w:type="spellStart"/>
      <w:r>
        <w:t>StatLab</w:t>
      </w:r>
      <w:proofErr w:type="spellEnd"/>
      <w:r>
        <w:t>.</w:t>
      </w:r>
    </w:p>
    <w:p w14:paraId="03827F65" w14:textId="77777777" w:rsidR="00572B41" w:rsidRPr="00572B41" w:rsidRDefault="00572B41" w:rsidP="00572B41">
      <w:pPr>
        <w:pStyle w:val="Bibliography"/>
        <w:rPr>
          <w:lang w:val="es-ES"/>
        </w:rPr>
      </w:pPr>
      <w:r>
        <w:lastRenderedPageBreak/>
        <w:t xml:space="preserve">Griffin, M., </w:t>
      </w:r>
      <w:proofErr w:type="spellStart"/>
      <w:r>
        <w:t>Malsick</w:t>
      </w:r>
      <w:proofErr w:type="spellEnd"/>
      <w:r>
        <w:t xml:space="preserve">, M., Mizzell, H., Moore, L., 2020. Historic Rainfall and Record-Breaking Flooding from Hurricane Florence in the Pee Dee Watershed. </w:t>
      </w:r>
      <w:r w:rsidRPr="00572B41">
        <w:rPr>
          <w:lang w:val="es-ES"/>
        </w:rPr>
        <w:t xml:space="preserve">J. S. C. </w:t>
      </w:r>
      <w:proofErr w:type="spellStart"/>
      <w:r w:rsidRPr="00572B41">
        <w:rPr>
          <w:lang w:val="es-ES"/>
        </w:rPr>
        <w:t>Water</w:t>
      </w:r>
      <w:proofErr w:type="spellEnd"/>
      <w:r w:rsidRPr="00572B41">
        <w:rPr>
          <w:lang w:val="es-ES"/>
        </w:rPr>
        <w:t xml:space="preserve"> </w:t>
      </w:r>
      <w:proofErr w:type="spellStart"/>
      <w:r w:rsidRPr="00572B41">
        <w:rPr>
          <w:lang w:val="es-ES"/>
        </w:rPr>
        <w:t>Resour</w:t>
      </w:r>
      <w:proofErr w:type="spellEnd"/>
      <w:r w:rsidRPr="00572B41">
        <w:rPr>
          <w:lang w:val="es-ES"/>
        </w:rPr>
        <w:t>. 28–35. https://doi.org/10.34068/JSCWR.06.03</w:t>
      </w:r>
    </w:p>
    <w:p w14:paraId="405DFEC9" w14:textId="77777777" w:rsidR="00572B41" w:rsidRDefault="00572B41" w:rsidP="00572B41">
      <w:pPr>
        <w:pStyle w:val="Bibliography"/>
      </w:pPr>
      <w:r w:rsidRPr="00572B41">
        <w:rPr>
          <w:lang w:val="es-ES"/>
        </w:rPr>
        <w:t xml:space="preserve">Guerra-Hernández, J., Arellano-Pérez, S., González-Ferreiro, E., Pascual, A., Sandoval </w:t>
      </w:r>
      <w:proofErr w:type="spellStart"/>
      <w:r w:rsidRPr="00572B41">
        <w:rPr>
          <w:lang w:val="es-ES"/>
        </w:rPr>
        <w:t>Altelarrea</w:t>
      </w:r>
      <w:proofErr w:type="spellEnd"/>
      <w:r w:rsidRPr="00572B41">
        <w:rPr>
          <w:lang w:val="es-ES"/>
        </w:rPr>
        <w:t xml:space="preserve">, V., Ruiz-González, A.D., Álvarez-González, J.G., 2021. </w:t>
      </w:r>
      <w:r>
        <w:t>Developing a Site Index Model for P. Pinaster Stands in NW Spain by Combining Bi-Temporal ALS Data and Environmental Data. For. Ecol. Manag. 481, 118690. https://doi.org/10.1016/j.foreco.2020.118690</w:t>
      </w:r>
    </w:p>
    <w:p w14:paraId="71044E97" w14:textId="77777777" w:rsidR="00572B41" w:rsidRDefault="00572B41" w:rsidP="00572B41">
      <w:pPr>
        <w:pStyle w:val="Bibliography"/>
      </w:pPr>
      <w:r>
        <w:t xml:space="preserve">Guerra-Hernández, J., Narine, L.L., Pascual, A., Gonzalez-Ferreiro, E., </w:t>
      </w:r>
      <w:proofErr w:type="spellStart"/>
      <w:r>
        <w:t>Botequim</w:t>
      </w:r>
      <w:proofErr w:type="spellEnd"/>
      <w:r>
        <w:t xml:space="preserve">, B., Malambo, L., Neuenschwander, A., Popescu, S.C., Godinho, S., 2022. Aboveground Biomass Mapping by Integrating ICESat-2, Sentinel-1, Sentinel-2, ALOS2/PALSAR2, and Topographic Information in Mediterranean Forests. </w:t>
      </w:r>
      <w:proofErr w:type="spellStart"/>
      <w:r>
        <w:t>GIScience</w:t>
      </w:r>
      <w:proofErr w:type="spellEnd"/>
      <w:r>
        <w:t xml:space="preserve"> Remote Sens. 59, 1509–1533. https://doi.org/10.1080/15481603.2022.2115599</w:t>
      </w:r>
    </w:p>
    <w:p w14:paraId="4D47F46F" w14:textId="77777777" w:rsidR="00572B41" w:rsidRDefault="00572B41" w:rsidP="00572B41">
      <w:pPr>
        <w:pStyle w:val="Bibliography"/>
      </w:pPr>
      <w:r>
        <w:t>Hancock, S., McGrath, C., Lowe, C., Davenport, I., Woodhouse, I., 2021. Requirements for a Global Lidar System: Spaceborne Lidar with Wall-to-Wall Coverage. R. Soc. Open Sci. 8, 211166. https://doi.org/10.1098/rsos.211166</w:t>
      </w:r>
    </w:p>
    <w:p w14:paraId="5C7930A5" w14:textId="77777777" w:rsidR="00572B41" w:rsidRDefault="00572B41" w:rsidP="00572B41">
      <w:pPr>
        <w:pStyle w:val="Bibliography"/>
      </w:pPr>
      <w:r>
        <w:t xml:space="preserve">Hansen, M.C., Potapov, P.V., Moore, R., Hancher, M., </w:t>
      </w:r>
      <w:proofErr w:type="spellStart"/>
      <w:r>
        <w:t>Turubanova</w:t>
      </w:r>
      <w:proofErr w:type="spellEnd"/>
      <w:r>
        <w:t xml:space="preserve">, S.A., </w:t>
      </w:r>
      <w:proofErr w:type="spellStart"/>
      <w:r>
        <w:t>Tyukavina</w:t>
      </w:r>
      <w:proofErr w:type="spellEnd"/>
      <w:r>
        <w:t>, A., Thau, D., Stehman, S.V., Goetz, S.J., Loveland, T.R., Kommareddy, A., Egorov, A., Chini, L., Justice, C.O., Townshend, J.R.G., 2013. High-Resolution Global Maps of 21st-Century Forest Cover Change. Science 342, 850–853. https://doi.org/10.1126/science.1244693</w:t>
      </w:r>
    </w:p>
    <w:p w14:paraId="304C207B" w14:textId="77777777" w:rsidR="00572B41" w:rsidRDefault="00572B41" w:rsidP="00572B41">
      <w:pPr>
        <w:pStyle w:val="Bibliography"/>
      </w:pPr>
      <w:r>
        <w:t>Harris, N., Gibbs, D., 2021. Forests Absorb Twice As Much Carbon As They Emit Each Year.</w:t>
      </w:r>
    </w:p>
    <w:p w14:paraId="7386CFCB" w14:textId="77777777" w:rsidR="00572B41" w:rsidRDefault="00572B41" w:rsidP="00572B41">
      <w:pPr>
        <w:pStyle w:val="Bibliography"/>
      </w:pPr>
      <w:r>
        <w:t>Hinck, J.E., Stachyra, J., 2019. 2019 Disaster Relief Act: USGS Recovery Activities (USGS Numbered Series No. 2019–3066), Fact Sheet. Columbia Environmental Research Center, U.S. Geological Survey, Reston, VA.</w:t>
      </w:r>
    </w:p>
    <w:p w14:paraId="15DE9908" w14:textId="77777777" w:rsidR="00572B41" w:rsidRDefault="00572B41" w:rsidP="00572B41">
      <w:pPr>
        <w:pStyle w:val="Bibliography"/>
      </w:pPr>
      <w:proofErr w:type="spellStart"/>
      <w:r>
        <w:t>Hobu</w:t>
      </w:r>
      <w:proofErr w:type="spellEnd"/>
      <w:r>
        <w:t>, Inc., 2025. USGS 3DEP LiDAR Point Clouds.</w:t>
      </w:r>
    </w:p>
    <w:p w14:paraId="17A18C2B" w14:textId="77777777" w:rsidR="00572B41" w:rsidRDefault="00572B41" w:rsidP="00572B41">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2B8B134E" w14:textId="77777777" w:rsidR="00572B41" w:rsidRDefault="00572B41" w:rsidP="00572B41">
      <w:pPr>
        <w:pStyle w:val="Bibliography"/>
      </w:pPr>
      <w:r>
        <w:t xml:space="preserve">Hurtado, S.L., 2020. </w:t>
      </w:r>
      <w:proofErr w:type="spellStart"/>
      <w:r>
        <w:t>RobustLinearReg</w:t>
      </w:r>
      <w:proofErr w:type="spellEnd"/>
      <w:r>
        <w:t>: Robust Linear Regressions. https://doi.org/10.32614/CRAN.package.RobustLinearReg</w:t>
      </w:r>
    </w:p>
    <w:p w14:paraId="11706E55" w14:textId="77777777" w:rsidR="00572B41" w:rsidRDefault="00572B41" w:rsidP="00572B41">
      <w:pPr>
        <w:pStyle w:val="Bibliography"/>
      </w:pPr>
      <w:r>
        <w:t xml:space="preserve">Jarron, L.R., Coops, N.C., </w:t>
      </w:r>
      <w:proofErr w:type="spellStart"/>
      <w:r>
        <w:t>MacKenzie</w:t>
      </w:r>
      <w:proofErr w:type="spellEnd"/>
      <w:r>
        <w:t xml:space="preserve">, W.H., </w:t>
      </w:r>
      <w:proofErr w:type="spellStart"/>
      <w:r>
        <w:t>Tompalski</w:t>
      </w:r>
      <w:proofErr w:type="spellEnd"/>
      <w:r>
        <w:t>, P., Dykstra, P., 2020. Detection of Sub-Canopy Forest Structure Using Airborne LiDAR. Remote Sens. Environ. 244, 111770. https://doi.org/10.1016/j.rse.2020.111770</w:t>
      </w:r>
    </w:p>
    <w:p w14:paraId="214561F0" w14:textId="77777777" w:rsidR="00572B41" w:rsidRDefault="00572B41" w:rsidP="00572B41">
      <w:pPr>
        <w:pStyle w:val="Bibliography"/>
      </w:pPr>
      <w:r>
        <w:t xml:space="preserve">JMP Statistical Discovery LLC, 2025. The T-Test [WWW Document]. Stat. </w:t>
      </w:r>
      <w:proofErr w:type="spellStart"/>
      <w:r>
        <w:t>Knowl</w:t>
      </w:r>
      <w:proofErr w:type="spellEnd"/>
      <w:r>
        <w:t>. Portal. URL https://www.jmp.com/en/statistics-knowledge-portal/t-test</w:t>
      </w:r>
    </w:p>
    <w:p w14:paraId="7DCAEA5B" w14:textId="77777777" w:rsidR="00572B41" w:rsidRDefault="00572B41" w:rsidP="00572B41">
      <w:pPr>
        <w:pStyle w:val="Bibliography"/>
      </w:pPr>
      <w:r>
        <w:t>JMP Statistical Discovery LLC, 2024. Equivalence Test Reports [WWW Document]. URL https://www.jmp.com/support/help/en/18.1/index.shtml#page/jmp/equivalence-test-reports.shtml</w:t>
      </w:r>
    </w:p>
    <w:p w14:paraId="6C8DB1C6" w14:textId="77777777" w:rsidR="00572B41" w:rsidRDefault="00572B41" w:rsidP="00572B41">
      <w:pPr>
        <w:pStyle w:val="Bibliography"/>
      </w:pPr>
      <w:r>
        <w:t xml:space="preserve">Jordahl, K., Bossche, J.V.D., Fleischmann, M., Wasserman, J., McBride, J., Gerard, J., Tratner, J., Perry, M., Badaracco, A.G., Farmer, C., Hjelle, G.A., Snow, A.D., Cochran, M., Gillies, S., Culbertson, L., Bartos, M., Eubank, N., </w:t>
      </w:r>
      <w:proofErr w:type="spellStart"/>
      <w:r>
        <w:t>Maxalbert</w:t>
      </w:r>
      <w:proofErr w:type="spellEnd"/>
      <w:r>
        <w:t xml:space="preserve">, </w:t>
      </w:r>
      <w:proofErr w:type="spellStart"/>
      <w:r>
        <w:t>Bilogur</w:t>
      </w:r>
      <w:proofErr w:type="spellEnd"/>
      <w:r>
        <w:t xml:space="preserve">, A., Rey, S., Ren, C., Arribas-Bel, D., Wasser, L., Wolf, L.J., </w:t>
      </w:r>
      <w:proofErr w:type="spellStart"/>
      <w:r>
        <w:t>Journois</w:t>
      </w:r>
      <w:proofErr w:type="spellEnd"/>
      <w:r>
        <w:t xml:space="preserve">, M., Wilson, J., Greenhall, A., </w:t>
      </w:r>
      <w:proofErr w:type="spellStart"/>
      <w:r>
        <w:lastRenderedPageBreak/>
        <w:t>Holdgraf</w:t>
      </w:r>
      <w:proofErr w:type="spellEnd"/>
      <w:r>
        <w:t xml:space="preserve">, C., Filipe, Leblanc, F., 2020. </w:t>
      </w:r>
      <w:proofErr w:type="spellStart"/>
      <w:r>
        <w:t>geopandas</w:t>
      </w:r>
      <w:proofErr w:type="spellEnd"/>
      <w:r>
        <w:t>/</w:t>
      </w:r>
      <w:proofErr w:type="spellStart"/>
      <w:r>
        <w:t>geopandas</w:t>
      </w:r>
      <w:proofErr w:type="spellEnd"/>
      <w:r>
        <w:t>: v0.8.1. https://doi.org/10.5281/ZENODO.3946761</w:t>
      </w:r>
    </w:p>
    <w:p w14:paraId="12E9D791" w14:textId="77777777" w:rsidR="00572B41" w:rsidRDefault="00572B41" w:rsidP="00572B41">
      <w:pPr>
        <w:pStyle w:val="Bibliography"/>
      </w:pPr>
      <w:r>
        <w:t>Kendall, M.G., Gibbons, J.D., 1990. Rank correlation methods, 5. ed. ed. Oxford Univ. Press, New York.</w:t>
      </w:r>
    </w:p>
    <w:p w14:paraId="2FFF990A" w14:textId="77777777" w:rsidR="00572B41" w:rsidRDefault="00572B41" w:rsidP="00572B41">
      <w:pPr>
        <w:pStyle w:val="Bibliography"/>
      </w:pPr>
      <w:proofErr w:type="spellStart"/>
      <w:r>
        <w:t>Khaine</w:t>
      </w:r>
      <w:proofErr w:type="spellEnd"/>
      <w:r>
        <w:t>, I., Woo, S.Y., 2015. An Overview of Interrelationship Between Climate Change and Forests. For. Sci. Technol. 11, 11–18. https://doi.org/10.1080/21580103.2014.932718</w:t>
      </w:r>
    </w:p>
    <w:p w14:paraId="7B9ED36B" w14:textId="77777777" w:rsidR="00572B41" w:rsidRDefault="00572B41" w:rsidP="00572B41">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 xml:space="preserve">2 Land Surface Algorithm. </w:t>
      </w:r>
      <w:proofErr w:type="spellStart"/>
      <w:r>
        <w:t>Geophys</w:t>
      </w:r>
      <w:proofErr w:type="spellEnd"/>
      <w:r>
        <w:t>. Res. Lett. 47. https://doi.org/10.1029/2019gl085907</w:t>
      </w:r>
    </w:p>
    <w:p w14:paraId="1721B851" w14:textId="77777777" w:rsidR="00572B41" w:rsidRDefault="00572B41" w:rsidP="00572B41">
      <w:pPr>
        <w:pStyle w:val="Bibliography"/>
      </w:pPr>
      <w:proofErr w:type="spellStart"/>
      <w:r>
        <w:t>Lakens</w:t>
      </w:r>
      <w:proofErr w:type="spellEnd"/>
      <w:r>
        <w:t>, D., 2022. Improving Your Statistical Inferences. https://doi.org/10.5281/ZENODO.6409077</w:t>
      </w:r>
    </w:p>
    <w:p w14:paraId="03A8CC6D" w14:textId="77777777" w:rsidR="00572B41" w:rsidRDefault="00572B41" w:rsidP="00572B41">
      <w:pPr>
        <w:pStyle w:val="Bibliography"/>
      </w:pPr>
      <w:proofErr w:type="spellStart"/>
      <w:r>
        <w:t>Lakens</w:t>
      </w:r>
      <w:proofErr w:type="spellEnd"/>
      <w:r>
        <w:t>, D., 2017. Equivalence Tests: A Practical Primer for t-Tests, Correlations, and Meta-Analyses. Soc. Psychol. Personal. Sci. 8, 355–362. https://doi.org/10.1177/1948550617697177</w:t>
      </w:r>
    </w:p>
    <w:p w14:paraId="7DB732A2" w14:textId="77777777" w:rsidR="00572B41" w:rsidRDefault="00572B41" w:rsidP="00572B41">
      <w:pPr>
        <w:pStyle w:val="Bibliography"/>
      </w:pPr>
      <w:r>
        <w:t>LANDFIRE, Earth Resources Observation and Science Center (EROS), U.S. Geological Survey, 2022a. LANDFIRE 2020 Aspect (Asp) CONUS.</w:t>
      </w:r>
    </w:p>
    <w:p w14:paraId="781E642A" w14:textId="77777777" w:rsidR="00572B41" w:rsidRDefault="00572B41" w:rsidP="00572B41">
      <w:pPr>
        <w:pStyle w:val="Bibliography"/>
      </w:pPr>
      <w:r>
        <w:t>LANDFIRE, Earth Resources Observation and Science Center (EROS), U.S. Geological Survey, 2022b. LANDFIRE 2020 Elevation (Elev) CONUS.</w:t>
      </w:r>
    </w:p>
    <w:p w14:paraId="40F58E14" w14:textId="77777777" w:rsidR="00572B41" w:rsidRPr="00572B41" w:rsidRDefault="00572B41" w:rsidP="00572B41">
      <w:pPr>
        <w:pStyle w:val="Bibliography"/>
        <w:rPr>
          <w:lang w:val="es-ES"/>
        </w:rPr>
      </w:pPr>
      <w:r>
        <w:t xml:space="preserve">LaRue, E.A., Fahey, R., Fuson, T.L., Foster, J.R., Matthes, J.H., Krause, K., Hardiman, B.S., 2022. Evaluating the Sensitivity of Forest Structural Diversity Characterization to LiDAR Point Density. </w:t>
      </w:r>
      <w:proofErr w:type="spellStart"/>
      <w:r w:rsidRPr="00572B41">
        <w:rPr>
          <w:lang w:val="es-ES"/>
        </w:rPr>
        <w:t>Ecosphere</w:t>
      </w:r>
      <w:proofErr w:type="spellEnd"/>
      <w:r w:rsidRPr="00572B41">
        <w:rPr>
          <w:lang w:val="es-ES"/>
        </w:rPr>
        <w:t xml:space="preserve"> 13, e4209. https://doi.org/10.1002/ecs2.4209</w:t>
      </w:r>
    </w:p>
    <w:p w14:paraId="2758619F" w14:textId="77777777" w:rsidR="00572B41" w:rsidRDefault="00572B41" w:rsidP="00572B41">
      <w:pPr>
        <w:pStyle w:val="Bibliography"/>
      </w:pPr>
      <w:r w:rsidRPr="00572B41">
        <w:rPr>
          <w:lang w:val="es-ES"/>
        </w:rPr>
        <w:t xml:space="preserve">Li, B., Zhao, T., Su, X., Fan, G., Zhang, W., Deng, Z., </w:t>
      </w:r>
      <w:proofErr w:type="spellStart"/>
      <w:r w:rsidRPr="00572B41">
        <w:rPr>
          <w:lang w:val="es-ES"/>
        </w:rPr>
        <w:t>Yu</w:t>
      </w:r>
      <w:proofErr w:type="spellEnd"/>
      <w:r w:rsidRPr="00572B41">
        <w:rPr>
          <w:lang w:val="es-ES"/>
        </w:rPr>
        <w:t xml:space="preserve">, Y., 2022. </w:t>
      </w:r>
      <w:r>
        <w:t>Correction of Terrain Effects on Forest Canopy Height Estimation Using ICESat-2 and High Spatial Resolution Images. Remote Sens. 14, 4453. https://doi.org/10.3390/rs14184453</w:t>
      </w:r>
    </w:p>
    <w:p w14:paraId="04A5C7C3" w14:textId="77777777" w:rsidR="00572B41" w:rsidRDefault="00572B41" w:rsidP="00572B41">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66ED43C0" w14:textId="77777777" w:rsidR="00572B41" w:rsidRDefault="00572B41" w:rsidP="00572B41">
      <w:pPr>
        <w:pStyle w:val="Bibliography"/>
      </w:pPr>
      <w:r>
        <w:t>Linear Regression (No. 101), 1997. , Course List for 1997-98. Department of Statistics, Yale University.</w:t>
      </w:r>
    </w:p>
    <w:p w14:paraId="374D1AA1" w14:textId="77777777" w:rsidR="00572B41" w:rsidRPr="00572B41" w:rsidRDefault="00572B41" w:rsidP="00572B41">
      <w:pPr>
        <w:pStyle w:val="Bibliography"/>
        <w:rPr>
          <w:lang w:val="fr-FR"/>
        </w:rPr>
      </w:pPr>
      <w:r>
        <w:t xml:space="preserve">Liu, A., Cheng, X., Chen, Z., 2021. Performance Evaluation of GEDI and ICESat-2 Laser Altimeter Data for Terrain and Canopy Height Retrievals. </w:t>
      </w:r>
      <w:proofErr w:type="spellStart"/>
      <w:r w:rsidRPr="00572B41">
        <w:rPr>
          <w:lang w:val="fr-FR"/>
        </w:rPr>
        <w:t>Remote</w:t>
      </w:r>
      <w:proofErr w:type="spellEnd"/>
      <w:r w:rsidRPr="00572B41">
        <w:rPr>
          <w:lang w:val="fr-FR"/>
        </w:rPr>
        <w:t xml:space="preserve"> Sens. Environ. 264, 112571. https://doi.org/10.1016/j.rse.2021.112571</w:t>
      </w:r>
    </w:p>
    <w:p w14:paraId="24037253" w14:textId="77777777" w:rsidR="00572B41" w:rsidRDefault="00572B41" w:rsidP="00572B41">
      <w:pPr>
        <w:pStyle w:val="Bibliography"/>
      </w:pPr>
      <w:r w:rsidRPr="00572B41">
        <w:rPr>
          <w:lang w:val="fr-FR"/>
        </w:rPr>
        <w:t xml:space="preserve">Liu, M., </w:t>
      </w:r>
      <w:proofErr w:type="spellStart"/>
      <w:r w:rsidRPr="00572B41">
        <w:rPr>
          <w:lang w:val="fr-FR"/>
        </w:rPr>
        <w:t>Popescu</w:t>
      </w:r>
      <w:proofErr w:type="spellEnd"/>
      <w:r w:rsidRPr="00572B41">
        <w:rPr>
          <w:lang w:val="fr-FR"/>
        </w:rPr>
        <w:t xml:space="preserve">, S., Malambo, L., 2019. </w:t>
      </w:r>
      <w:r>
        <w:t>Feasibility of Burned Area Mapping Based on ICESAT−2 Photon Counting Data. Remote Sens. 12, 24. https://doi.org/10.3390/rs12010024</w:t>
      </w:r>
    </w:p>
    <w:p w14:paraId="334599D8" w14:textId="77777777" w:rsidR="00572B41" w:rsidRDefault="00572B41" w:rsidP="00572B41">
      <w:pPr>
        <w:pStyle w:val="Bibliography"/>
      </w:pPr>
      <w:proofErr w:type="spellStart"/>
      <w:r>
        <w:t>Luthcke</w:t>
      </w:r>
      <w:proofErr w:type="spellEnd"/>
      <w:r>
        <w:t>,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102BB615" w14:textId="77777777" w:rsidR="00572B41" w:rsidRPr="00572B41" w:rsidRDefault="00572B41" w:rsidP="00572B41">
      <w:pPr>
        <w:pStyle w:val="Bibliography"/>
        <w:rPr>
          <w:lang w:val="fr-FR"/>
        </w:rPr>
      </w:pPr>
      <w:r>
        <w:t xml:space="preserve">Malambo, L., Popescu, S., 2024. Mapping Vegetation Canopy Height Across the Contiguous United States Using ICESat-2 and Ancillary Datasets. </w:t>
      </w:r>
      <w:proofErr w:type="spellStart"/>
      <w:r w:rsidRPr="00572B41">
        <w:rPr>
          <w:lang w:val="fr-FR"/>
        </w:rPr>
        <w:t>Remote</w:t>
      </w:r>
      <w:proofErr w:type="spellEnd"/>
      <w:r w:rsidRPr="00572B41">
        <w:rPr>
          <w:lang w:val="fr-FR"/>
        </w:rPr>
        <w:t xml:space="preserve"> Sens. Environ. 309, 114226. https://doi.org/10.1016/j.rse.2024.114226</w:t>
      </w:r>
    </w:p>
    <w:p w14:paraId="77F50976" w14:textId="77777777" w:rsidR="00572B41" w:rsidRPr="00572B41" w:rsidRDefault="00572B41" w:rsidP="00572B41">
      <w:pPr>
        <w:pStyle w:val="Bibliography"/>
        <w:rPr>
          <w:lang w:val="fr-FR"/>
        </w:rPr>
      </w:pPr>
      <w:r w:rsidRPr="00572B41">
        <w:rPr>
          <w:lang w:val="fr-FR"/>
        </w:rPr>
        <w:lastRenderedPageBreak/>
        <w:t xml:space="preserve">Malambo, L., </w:t>
      </w:r>
      <w:proofErr w:type="spellStart"/>
      <w:r w:rsidRPr="00572B41">
        <w:rPr>
          <w:lang w:val="fr-FR"/>
        </w:rPr>
        <w:t>Popescu</w:t>
      </w:r>
      <w:proofErr w:type="spellEnd"/>
      <w:r w:rsidRPr="00572B41">
        <w:rPr>
          <w:lang w:val="fr-FR"/>
        </w:rPr>
        <w:t xml:space="preserve">, S.C., 2021. </w:t>
      </w:r>
      <w:r>
        <w:t xml:space="preserve">Assessing the Agreement of ICESat-2 Terrain and Canopy Height with Airborne Lidar Over US Ecozones. </w:t>
      </w:r>
      <w:proofErr w:type="spellStart"/>
      <w:r w:rsidRPr="00572B41">
        <w:rPr>
          <w:lang w:val="fr-FR"/>
        </w:rPr>
        <w:t>Remote</w:t>
      </w:r>
      <w:proofErr w:type="spellEnd"/>
      <w:r w:rsidRPr="00572B41">
        <w:rPr>
          <w:lang w:val="fr-FR"/>
        </w:rPr>
        <w:t xml:space="preserve"> Sens. Environ. 266, 112711. https://doi.org/10.1016/j.rse.2021.112711</w:t>
      </w:r>
    </w:p>
    <w:p w14:paraId="0E78D8CD" w14:textId="77777777" w:rsidR="00572B41" w:rsidRDefault="00572B41" w:rsidP="00572B41">
      <w:pPr>
        <w:pStyle w:val="Bibliography"/>
      </w:pPr>
      <w:proofErr w:type="spellStart"/>
      <w:r w:rsidRPr="00572B41">
        <w:rPr>
          <w:lang w:val="fr-FR"/>
        </w:rPr>
        <w:t>Maltamo</w:t>
      </w:r>
      <w:proofErr w:type="spellEnd"/>
      <w:r w:rsidRPr="00572B41">
        <w:rPr>
          <w:lang w:val="fr-FR"/>
        </w:rPr>
        <w:t xml:space="preserve">, M., </w:t>
      </w:r>
      <w:proofErr w:type="spellStart"/>
      <w:r w:rsidRPr="00572B41">
        <w:rPr>
          <w:lang w:val="fr-FR"/>
        </w:rPr>
        <w:t>Næsset</w:t>
      </w:r>
      <w:proofErr w:type="spellEnd"/>
      <w:r w:rsidRPr="00572B41">
        <w:rPr>
          <w:lang w:val="fr-FR"/>
        </w:rPr>
        <w:t xml:space="preserve">, E., </w:t>
      </w:r>
      <w:proofErr w:type="spellStart"/>
      <w:r w:rsidRPr="00572B41">
        <w:rPr>
          <w:lang w:val="fr-FR"/>
        </w:rPr>
        <w:t>Vauhkonen</w:t>
      </w:r>
      <w:proofErr w:type="spellEnd"/>
      <w:r w:rsidRPr="00572B41">
        <w:rPr>
          <w:lang w:val="fr-FR"/>
        </w:rPr>
        <w:t>, J. (</w:t>
      </w:r>
      <w:proofErr w:type="spellStart"/>
      <w:r w:rsidRPr="00572B41">
        <w:rPr>
          <w:lang w:val="fr-FR"/>
        </w:rPr>
        <w:t>Eds</w:t>
      </w:r>
      <w:proofErr w:type="spellEnd"/>
      <w:r w:rsidRPr="00572B41">
        <w:rPr>
          <w:lang w:val="fr-FR"/>
        </w:rPr>
        <w:t xml:space="preserve">.), 2014. </w:t>
      </w:r>
      <w:r>
        <w:t>Forestry Applications of Airborne Laser Scanning: Concepts and Case Studies, Managing Forest Ecosystems. Springer Netherlands, Dordrecht. https://doi.org/10.1007/978-94-017-8663-8</w:t>
      </w:r>
    </w:p>
    <w:p w14:paraId="4D21D75C" w14:textId="77777777" w:rsidR="00572B41" w:rsidRDefault="00572B41" w:rsidP="00572B41">
      <w:pPr>
        <w:pStyle w:val="Bibliography"/>
      </w:pPr>
      <w:r>
        <w:t xml:space="preserve">Mann, H.B., 1945. Nonparametric Tests Against Trend. </w:t>
      </w:r>
      <w:proofErr w:type="spellStart"/>
      <w:r>
        <w:t>Econometrica</w:t>
      </w:r>
      <w:proofErr w:type="spellEnd"/>
      <w:r>
        <w:t xml:space="preserve"> 13, 245. https://doi.org/10.2307/1907187</w:t>
      </w:r>
    </w:p>
    <w:p w14:paraId="264FC8AE" w14:textId="77777777" w:rsidR="00572B41" w:rsidRDefault="00572B41" w:rsidP="00572B41">
      <w:pPr>
        <w:pStyle w:val="Bibliography"/>
      </w:pPr>
      <w:r>
        <w:t xml:space="preserve">Markus, T., Neumann, T., Martino, A., Abdalati, W., Brunt, K., </w:t>
      </w:r>
      <w:proofErr w:type="spellStart"/>
      <w:r>
        <w:t>Csatho</w:t>
      </w:r>
      <w:proofErr w:type="spellEnd"/>
      <w:r>
        <w:t xml:space="preserve">, B., Farrell, S., Fricker, H., Gardner, A., Harding, D., Jasinski, M., Kwok, R., Magruder, L., Lubin, D., </w:t>
      </w:r>
      <w:proofErr w:type="spellStart"/>
      <w:r>
        <w:t>Luthcke</w:t>
      </w:r>
      <w:proofErr w:type="spellEnd"/>
      <w:r>
        <w:t>, S., Morison, J., Nelson, R., Neuenschwander, A., Palm, S., Popescu, S., Shum, C., Schutz, B.E., Smith, B., Yang, Y., Zwally, J., 2017. The Ice, Cloud, and Land Elevation Satellite-2 (ICESat-2): Science Requirements, Concept, and Implementation. Remote Sens. Environ. 190, 260–273. https://doi.org/10.1016/j.rse.2016.12.029</w:t>
      </w:r>
    </w:p>
    <w:p w14:paraId="5DD27009" w14:textId="77777777" w:rsidR="00572B41" w:rsidRDefault="00572B41" w:rsidP="00572B41">
      <w:pPr>
        <w:pStyle w:val="Bibliography"/>
      </w:pPr>
      <w:r>
        <w:t>Meals, D., Spooner, J., Dressing, S., Harcum, J., 2011. Statistical Analysis for Monotonic Trends (No. 6), Tech Notes. U.S. Environmental Protection Agency, Fairfax, VA.</w:t>
      </w:r>
    </w:p>
    <w:p w14:paraId="6D20E547" w14:textId="77777777" w:rsidR="00572B41" w:rsidRDefault="00572B41" w:rsidP="00572B41">
      <w:pPr>
        <w:pStyle w:val="Bibliography"/>
      </w:pPr>
      <w:r>
        <w:t xml:space="preserve">Mielcarek, M., Kamińska, A., </w:t>
      </w:r>
      <w:proofErr w:type="spellStart"/>
      <w:r>
        <w:t>Stereńczak</w:t>
      </w:r>
      <w:proofErr w:type="spellEnd"/>
      <w:r>
        <w:t>, K., 2020. Digital Aerial Photogrammetry (DAP) and Airborne Laser Scanning (ALS) as Sources of Information About Tree Height: Comparisons of the Accuracy of Remote Sensing Methods for Tree Height Estimation. Remote Sens. 12, 1808. https://doi.org/10.3390/rs12111808</w:t>
      </w:r>
    </w:p>
    <w:p w14:paraId="2208D718" w14:textId="77777777" w:rsidR="00572B41" w:rsidRDefault="00572B41" w:rsidP="00572B41">
      <w:pPr>
        <w:pStyle w:val="Bibliography"/>
      </w:pPr>
      <w:r>
        <w:t xml:space="preserve">Mitchell, J.C., Kashian, D.M., Chen, X., Cousins, S., Flaspohler, D., Gruner, D.S., Johnson, J.S., </w:t>
      </w:r>
      <w:proofErr w:type="spellStart"/>
      <w:r>
        <w:t>Surasinghe</w:t>
      </w:r>
      <w:proofErr w:type="spellEnd"/>
      <w:r>
        <w:t>, T.D., Zambrano, J., Buma, B., 2023. Forest Ecosystem Properties Emerge from Interactions of Structure and Disturbance. Front. Ecol. Environ. 21, 14–23. https://doi.org/10.1002/fee.2589</w:t>
      </w:r>
    </w:p>
    <w:p w14:paraId="483088C3" w14:textId="77777777" w:rsidR="00572B41" w:rsidRDefault="00572B41" w:rsidP="00572B41">
      <w:pPr>
        <w:pStyle w:val="Bibliography"/>
      </w:pPr>
      <w:r>
        <w:t xml:space="preserve">Mulverhill, C., Coops, N.C., Hermosilla, T., White, J.C., </w:t>
      </w:r>
      <w:proofErr w:type="spellStart"/>
      <w:r>
        <w:t>Wulder</w:t>
      </w:r>
      <w:proofErr w:type="spellEnd"/>
      <w:r>
        <w:t>, M.A., 2022. Evaluating ICESat-2 for Monitoring, Modeling, and Update of Large Area Forest Canopy Height Products. Remote Sens. Environ. 271, 112919. https://doi.org/10.1016/j.rse.2022.112919</w:t>
      </w:r>
    </w:p>
    <w:p w14:paraId="08FB80E7" w14:textId="77777777" w:rsidR="00572B41" w:rsidRDefault="00572B41" w:rsidP="00572B41">
      <w:pPr>
        <w:pStyle w:val="Bibliography"/>
      </w:pPr>
      <w:r>
        <w:t xml:space="preserve">Neuenschwander, A., Duncanson, L., Montesano, P., Minor, D., Guenther, E., Hancock, S., </w:t>
      </w:r>
      <w:proofErr w:type="spellStart"/>
      <w:r>
        <w:t>Wulder</w:t>
      </w:r>
      <w:proofErr w:type="spellEnd"/>
      <w:r>
        <w:t xml:space="preserve">, M.A., White, J.C., Purslow, M., Thomas, N., Mandel, A., Feng, T., </w:t>
      </w:r>
      <w:proofErr w:type="spellStart"/>
      <w:r>
        <w:t>Armston</w:t>
      </w:r>
      <w:proofErr w:type="spellEnd"/>
      <w:r>
        <w:t xml:space="preserve">, J., Kellner, J.R., Andersen, H.E., Boschetti, L., Fekety, P., Hudak, A., Pisek, J., Sánchez-López, N., </w:t>
      </w:r>
      <w:proofErr w:type="spellStart"/>
      <w:r>
        <w:t>Stereńczak</w:t>
      </w:r>
      <w:proofErr w:type="spellEnd"/>
      <w:r>
        <w:t>, K., 2024. Towards Global Spaceborne LiDAR Biomass: Developing and Applying Boreal Forest Biomass Models for ICESat-2 Laser Altimetry Data. Sci. Remote Sens. 10, 100150. https://doi.org/10.1016/j.srs.2024.100150</w:t>
      </w:r>
    </w:p>
    <w:p w14:paraId="338CCC26" w14:textId="77777777" w:rsidR="00572B41" w:rsidRPr="00572B41" w:rsidRDefault="00572B41" w:rsidP="00572B41">
      <w:pPr>
        <w:pStyle w:val="Bibliography"/>
        <w:rPr>
          <w:lang w:val="fr-FR"/>
        </w:rPr>
      </w:pPr>
      <w:r>
        <w:t xml:space="preserve">Neuenschwander, A., Guenther, E., White, J.C., Duncanson, L., Montesano, P., 2020. Validation of ICESat-2 Terrain and Canopy Heights in Boreal Forests. </w:t>
      </w:r>
      <w:proofErr w:type="spellStart"/>
      <w:r w:rsidRPr="00572B41">
        <w:rPr>
          <w:lang w:val="fr-FR"/>
        </w:rPr>
        <w:t>Remote</w:t>
      </w:r>
      <w:proofErr w:type="spellEnd"/>
      <w:r w:rsidRPr="00572B41">
        <w:rPr>
          <w:lang w:val="fr-FR"/>
        </w:rPr>
        <w:t xml:space="preserve"> Sens. Environ. 251, 112110. https://doi.org/10.1016/j.rse.2020.112110</w:t>
      </w:r>
    </w:p>
    <w:p w14:paraId="3B80AA6B" w14:textId="77777777" w:rsidR="00572B41" w:rsidRPr="00572B41" w:rsidRDefault="00572B41" w:rsidP="00572B41">
      <w:pPr>
        <w:pStyle w:val="Bibliography"/>
        <w:rPr>
          <w:lang w:val="fr-FR"/>
        </w:rPr>
      </w:pPr>
      <w:proofErr w:type="spellStart"/>
      <w:r w:rsidRPr="00572B41">
        <w:rPr>
          <w:lang w:val="fr-FR"/>
        </w:rPr>
        <w:t>Neuenschwander</w:t>
      </w:r>
      <w:proofErr w:type="spellEnd"/>
      <w:r w:rsidRPr="00572B41">
        <w:rPr>
          <w:lang w:val="fr-FR"/>
        </w:rPr>
        <w:t xml:space="preserve">, A., </w:t>
      </w:r>
      <w:proofErr w:type="spellStart"/>
      <w:r w:rsidRPr="00572B41">
        <w:rPr>
          <w:lang w:val="fr-FR"/>
        </w:rPr>
        <w:t>Magruder</w:t>
      </w:r>
      <w:proofErr w:type="spellEnd"/>
      <w:r w:rsidRPr="00572B41">
        <w:rPr>
          <w:lang w:val="fr-FR"/>
        </w:rPr>
        <w:t xml:space="preserve">, L.A., 2019. </w:t>
      </w:r>
      <w:r>
        <w:t xml:space="preserve">Canopy and Terrain Height Retrievals with ICESat-2: A First Look. </w:t>
      </w:r>
      <w:proofErr w:type="spellStart"/>
      <w:r w:rsidRPr="00572B41">
        <w:rPr>
          <w:lang w:val="fr-FR"/>
        </w:rPr>
        <w:t>Remote</w:t>
      </w:r>
      <w:proofErr w:type="spellEnd"/>
      <w:r w:rsidRPr="00572B41">
        <w:rPr>
          <w:lang w:val="fr-FR"/>
        </w:rPr>
        <w:t xml:space="preserve"> Sens. 11, 1721. https://doi.org/10.3390/rs11141721</w:t>
      </w:r>
    </w:p>
    <w:p w14:paraId="521691D4" w14:textId="77777777" w:rsidR="00572B41" w:rsidRDefault="00572B41" w:rsidP="00572B41">
      <w:pPr>
        <w:pStyle w:val="Bibliography"/>
      </w:pPr>
      <w:proofErr w:type="spellStart"/>
      <w:r w:rsidRPr="00572B41">
        <w:rPr>
          <w:lang w:val="fr-FR"/>
        </w:rPr>
        <w:t>Neuenschwander</w:t>
      </w:r>
      <w:proofErr w:type="spellEnd"/>
      <w:r w:rsidRPr="00572B41">
        <w:rPr>
          <w:lang w:val="fr-FR"/>
        </w:rPr>
        <w:t xml:space="preserve">, A., </w:t>
      </w:r>
      <w:proofErr w:type="spellStart"/>
      <w:r w:rsidRPr="00572B41">
        <w:rPr>
          <w:lang w:val="fr-FR"/>
        </w:rPr>
        <w:t>Pitts</w:t>
      </w:r>
      <w:proofErr w:type="spellEnd"/>
      <w:r w:rsidRPr="00572B41">
        <w:rPr>
          <w:lang w:val="fr-FR"/>
        </w:rPr>
        <w:t xml:space="preserve">, K., 2019. </w:t>
      </w:r>
      <w:r>
        <w:t>The ATL08 Land and Vegetation Product for the ICESat-2 Mission. Remote Sens. Environ. 221, 247–259. https://doi.org/10.1016/j.rse.2018.11.005</w:t>
      </w:r>
    </w:p>
    <w:p w14:paraId="46E54C61" w14:textId="77777777" w:rsidR="00572B41" w:rsidRDefault="00572B41" w:rsidP="00572B41">
      <w:pPr>
        <w:pStyle w:val="Bibliography"/>
      </w:pPr>
      <w:r>
        <w:t xml:space="preserve">Neuenschwander, A., Pitts, K., Jelley, B.J., Robbins, J., Markel, J., Popescu, S., Nelson, R., Harding, D., Pederson, Klotz, B., Sheridan, R., 2023. Ice, Cloud, and Land Elevation </w:t>
      </w:r>
      <w:r>
        <w:lastRenderedPageBreak/>
        <w:t>Satellite (ICESat-2) Project Algorithm Theoretical Basis Document (ATBD) for Land - Vegetation Along-Track Products (ATL08), version 6. https://doi.org/10.5067/8ANPSL1NN7YS</w:t>
      </w:r>
    </w:p>
    <w:p w14:paraId="65B00153" w14:textId="77777777" w:rsidR="00572B41" w:rsidRDefault="00572B41" w:rsidP="00572B41">
      <w:pPr>
        <w:pStyle w:val="Bibliography"/>
      </w:pPr>
      <w:r>
        <w:t xml:space="preserve">Neumann, T.A., Brenner, A., Hancock, D., Robins, J., Saba, J., Harbeck, K., Gibbons, A., Lee, J., </w:t>
      </w:r>
      <w:proofErr w:type="spellStart"/>
      <w:r>
        <w:t>Luthcke</w:t>
      </w:r>
      <w:proofErr w:type="spellEnd"/>
      <w:r>
        <w:t>, S., Rebold, T., 2023. Ice, Cloud, and Land Elevation Satellite (ICESat-2) Project Algorithm Theoretical Basis Document (ATBD) for Global Geolocated Photons ATL03, version 6. https://doi.org/10.5067/GA5KCLJT7LOT</w:t>
      </w:r>
    </w:p>
    <w:p w14:paraId="2C2FB00F" w14:textId="77777777" w:rsidR="00572B41" w:rsidRDefault="00572B41" w:rsidP="00572B41">
      <w:pPr>
        <w:pStyle w:val="Bibliography"/>
      </w:pPr>
      <w:r>
        <w:t xml:space="preserve">Neumann, T.A., Martino, A.J., Markus, T., Bae, S., Bock, M.R., Brenner, A.C., Brunt, K.M., Cavanaugh, J., Fernandes, S.T., Hancock, D.W., Harbeck, K., Lee, J., Kurtz, N.T., Luers, P.J., </w:t>
      </w:r>
      <w:proofErr w:type="spellStart"/>
      <w:r>
        <w:t>Luthcke</w:t>
      </w:r>
      <w:proofErr w:type="spellEnd"/>
      <w:r>
        <w:t>,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3C82004C" w14:textId="77777777" w:rsidR="00572B41" w:rsidRDefault="00572B41" w:rsidP="00572B41">
      <w:pPr>
        <w:pStyle w:val="Bibliography"/>
      </w:pPr>
      <w:r>
        <w:t>Oh, S., Jung, J., Shao, Guofan, Shao, Gang, Gallion, J., Fei, S., 2022. High-Resolution Canopy Height Model Generation and Validation Using USGS 3DEP LiDAR Data in Indiana, USA. Remote Sens. 14, 935. https://doi.org/10.3390/rs14040935</w:t>
      </w:r>
    </w:p>
    <w:p w14:paraId="62523D12" w14:textId="77777777" w:rsidR="00572B41" w:rsidRDefault="00572B41" w:rsidP="00572B41">
      <w:pPr>
        <w:pStyle w:val="Bibliography"/>
      </w:pPr>
      <w:r>
        <w:t>Paul, S., Ghebreyesus, D., Sharif, H.O., 2019. Brief Communication: Analysis of the Fatalities and Socio-Economic Impacts Caused by Hurricane Florence. Geosciences 9, 58. https://doi.org/10.3390/geosciences9020058</w:t>
      </w:r>
    </w:p>
    <w:p w14:paraId="07FDD719" w14:textId="77777777" w:rsidR="00572B41" w:rsidRDefault="00572B41" w:rsidP="00572B41">
      <w:pPr>
        <w:pStyle w:val="Bibliography"/>
      </w:pPr>
      <w:r>
        <w:t>PDAL Contributors, 2025. PDAL Point Data Abstraction Library.</w:t>
      </w:r>
    </w:p>
    <w:p w14:paraId="3031A1B7" w14:textId="77777777" w:rsidR="00572B41" w:rsidRPr="00572B41" w:rsidRDefault="00572B41" w:rsidP="00572B41">
      <w:pPr>
        <w:pStyle w:val="Bibliography"/>
        <w:rPr>
          <w:lang w:val="fr-FR"/>
        </w:rPr>
      </w:pPr>
      <w:r>
        <w:t xml:space="preserve">Pingel, T.J., Clarke, K.C., McBride, W.A., 2013. An Improved Simple Morphological Filter for the Terrain Classification of Airborne LiDAR Data. </w:t>
      </w:r>
      <w:r w:rsidRPr="00572B41">
        <w:rPr>
          <w:lang w:val="fr-FR"/>
        </w:rPr>
        <w:t xml:space="preserve">ISPRS J. </w:t>
      </w:r>
      <w:proofErr w:type="spellStart"/>
      <w:r w:rsidRPr="00572B41">
        <w:rPr>
          <w:lang w:val="fr-FR"/>
        </w:rPr>
        <w:t>Photogramm</w:t>
      </w:r>
      <w:proofErr w:type="spellEnd"/>
      <w:r w:rsidRPr="00572B41">
        <w:rPr>
          <w:lang w:val="fr-FR"/>
        </w:rPr>
        <w:t xml:space="preserve">. </w:t>
      </w:r>
      <w:proofErr w:type="spellStart"/>
      <w:r w:rsidRPr="00572B41">
        <w:rPr>
          <w:lang w:val="fr-FR"/>
        </w:rPr>
        <w:t>Remote</w:t>
      </w:r>
      <w:proofErr w:type="spellEnd"/>
      <w:r w:rsidRPr="00572B41">
        <w:rPr>
          <w:lang w:val="fr-FR"/>
        </w:rPr>
        <w:t xml:space="preserve"> Sens. 77, 21–30. https://doi.org/10.1016/j.isprsjprs.2012.12.002</w:t>
      </w:r>
    </w:p>
    <w:p w14:paraId="7B15B5D4" w14:textId="77777777" w:rsidR="00572B41" w:rsidRPr="00572B41" w:rsidRDefault="00572B41" w:rsidP="00572B41">
      <w:pPr>
        <w:pStyle w:val="Bibliography"/>
        <w:rPr>
          <w:lang w:val="fr-FR"/>
        </w:rPr>
      </w:pPr>
      <w:r>
        <w:t xml:space="preserve">Pronk, M., Eleveld, M., Ledoux, H., 2024. Assessing Vertical Accuracy and Spatial Coverage of ICESat-2 and GEDI Spaceborne Lidar for Creating Global Terrain Models. </w:t>
      </w:r>
      <w:proofErr w:type="spellStart"/>
      <w:r w:rsidRPr="00572B41">
        <w:rPr>
          <w:lang w:val="fr-FR"/>
        </w:rPr>
        <w:t>Remote</w:t>
      </w:r>
      <w:proofErr w:type="spellEnd"/>
      <w:r w:rsidRPr="00572B41">
        <w:rPr>
          <w:lang w:val="fr-FR"/>
        </w:rPr>
        <w:t xml:space="preserve"> Sens. 16, 2259. https://doi.org/10.3390/rs16132259</w:t>
      </w:r>
    </w:p>
    <w:p w14:paraId="0AED89BE" w14:textId="77777777" w:rsidR="00572B41" w:rsidRDefault="00572B41" w:rsidP="00572B41">
      <w:pPr>
        <w:pStyle w:val="Bibliography"/>
      </w:pPr>
      <w:proofErr w:type="spellStart"/>
      <w:r w:rsidRPr="00572B41">
        <w:rPr>
          <w:lang w:val="fr-FR"/>
        </w:rPr>
        <w:t>Psistaki</w:t>
      </w:r>
      <w:proofErr w:type="spellEnd"/>
      <w:r w:rsidRPr="00572B41">
        <w:rPr>
          <w:lang w:val="fr-FR"/>
        </w:rPr>
        <w:t xml:space="preserve">, K., </w:t>
      </w:r>
      <w:proofErr w:type="spellStart"/>
      <w:r w:rsidRPr="00572B41">
        <w:rPr>
          <w:lang w:val="fr-FR"/>
        </w:rPr>
        <w:t>Tsantopoulos</w:t>
      </w:r>
      <w:proofErr w:type="spellEnd"/>
      <w:r w:rsidRPr="00572B41">
        <w:rPr>
          <w:lang w:val="fr-FR"/>
        </w:rPr>
        <w:t xml:space="preserve">, G., </w:t>
      </w:r>
      <w:proofErr w:type="spellStart"/>
      <w:r w:rsidRPr="00572B41">
        <w:rPr>
          <w:lang w:val="fr-FR"/>
        </w:rPr>
        <w:t>Paschalidou</w:t>
      </w:r>
      <w:proofErr w:type="spellEnd"/>
      <w:r w:rsidRPr="00572B41">
        <w:rPr>
          <w:lang w:val="fr-FR"/>
        </w:rPr>
        <w:t xml:space="preserve">, A., 2024. </w:t>
      </w:r>
      <w:r>
        <w:t>An Overview of the Role of Forests in Climate Change Mitigation. Sustainability 16. https://doi.org/10.3390/su16146089</w:t>
      </w:r>
    </w:p>
    <w:p w14:paraId="55C9FE16" w14:textId="77777777" w:rsidR="00572B41" w:rsidRDefault="00572B41" w:rsidP="00572B41">
      <w:pPr>
        <w:pStyle w:val="Bibliography"/>
      </w:pPr>
      <w:r>
        <w:t>R  Core Team, 2023. R: A Language for Statistical Computing.</w:t>
      </w:r>
    </w:p>
    <w:p w14:paraId="41257772" w14:textId="77777777" w:rsidR="00572B41" w:rsidRPr="00572B41" w:rsidRDefault="00572B41" w:rsidP="00572B41">
      <w:pPr>
        <w:pStyle w:val="Bibliography"/>
        <w:rPr>
          <w:lang w:val="fr-FR"/>
        </w:rPr>
      </w:pPr>
      <w:proofErr w:type="spellStart"/>
      <w:r w:rsidRPr="00572B41">
        <w:rPr>
          <w:lang w:val="fr-FR"/>
        </w:rPr>
        <w:t>Radtke</w:t>
      </w:r>
      <w:proofErr w:type="spellEnd"/>
      <w:r w:rsidRPr="00572B41">
        <w:rPr>
          <w:lang w:val="fr-FR"/>
        </w:rPr>
        <w:t xml:space="preserve">, P., 2025. </w:t>
      </w:r>
      <w:proofErr w:type="spellStart"/>
      <w:r w:rsidRPr="00572B41">
        <w:rPr>
          <w:lang w:val="fr-FR"/>
        </w:rPr>
        <w:t>FIADB_Direct</w:t>
      </w:r>
      <w:proofErr w:type="spellEnd"/>
      <w:r w:rsidRPr="00572B41">
        <w:rPr>
          <w:lang w:val="fr-FR"/>
        </w:rPr>
        <w:t>.</w:t>
      </w:r>
    </w:p>
    <w:p w14:paraId="55642801" w14:textId="77777777" w:rsidR="00572B41" w:rsidRDefault="00572B41" w:rsidP="00572B41">
      <w:pPr>
        <w:pStyle w:val="Bibliography"/>
      </w:pPr>
      <w:r w:rsidRPr="00572B41">
        <w:rPr>
          <w:lang w:val="fr-FR"/>
        </w:rPr>
        <w:t xml:space="preserve">Rai, N., Ma, Q., </w:t>
      </w:r>
      <w:proofErr w:type="spellStart"/>
      <w:r w:rsidRPr="00572B41">
        <w:rPr>
          <w:lang w:val="fr-FR"/>
        </w:rPr>
        <w:t>Poudel</w:t>
      </w:r>
      <w:proofErr w:type="spellEnd"/>
      <w:r w:rsidRPr="00572B41">
        <w:rPr>
          <w:lang w:val="fr-FR"/>
        </w:rPr>
        <w:t xml:space="preserve">, K.P., Himes, A., Meng, Q., 2024. </w:t>
      </w:r>
      <w:r>
        <w:t>Evaluating the Uncertainties in Forest Canopy Height Measurements Using ICESat-2 Data. J. Remote Sens. 4, 0160. https://doi.org/10.34133/remotesensing.0160</w:t>
      </w:r>
    </w:p>
    <w:p w14:paraId="7E5F9529" w14:textId="77777777" w:rsidR="00572B41" w:rsidRDefault="00572B41" w:rsidP="00572B41">
      <w:pPr>
        <w:pStyle w:val="Bibliography"/>
      </w:pPr>
      <w:r>
        <w:t>Renwick, K., 2023. 2022 Forest Inventory and Analysis Business Report (Business Report). U.S. Department of Agriculture, Forest Service, Research and Development, Forest Inventory and Analysis Program, Washington, D.C.</w:t>
      </w:r>
    </w:p>
    <w:p w14:paraId="33EA4E31" w14:textId="77777777" w:rsidR="00572B41" w:rsidRDefault="00572B41" w:rsidP="00572B41">
      <w:pPr>
        <w:pStyle w:val="Bibliography"/>
      </w:pPr>
      <w:r w:rsidRPr="00572B41">
        <w:rPr>
          <w:lang w:val="es-ES"/>
        </w:rPr>
        <w:t xml:space="preserve">Ribas-Costa, V.A., Gastón, A., Cook, R.L., 2024. </w:t>
      </w:r>
      <w:r>
        <w:t xml:space="preserve">Modeling Dominant Height with USGS 3DEP LiDAR to Determine Site Index in Even-Aged Loblolly Pine (Pinus </w:t>
      </w:r>
      <w:proofErr w:type="spellStart"/>
      <w:r>
        <w:t>Taeda</w:t>
      </w:r>
      <w:proofErr w:type="spellEnd"/>
      <w:r>
        <w:t xml:space="preserve"> L.) Plantations in the Southeastern Us. For. Int. J. For. Res. cpae034. https://doi.org/10.1093/forestry/cpae034</w:t>
      </w:r>
    </w:p>
    <w:p w14:paraId="3EC670DD" w14:textId="77777777" w:rsidR="00572B41" w:rsidRDefault="00572B41" w:rsidP="00572B41">
      <w:pPr>
        <w:pStyle w:val="Bibliography"/>
      </w:pPr>
      <w:proofErr w:type="spellStart"/>
      <w:r>
        <w:t>Ringard</w:t>
      </w:r>
      <w:proofErr w:type="spellEnd"/>
      <w:r>
        <w:t xml:space="preserve">, J., </w:t>
      </w:r>
      <w:proofErr w:type="spellStart"/>
      <w:r>
        <w:t>Chiriaco</w:t>
      </w:r>
      <w:proofErr w:type="spellEnd"/>
      <w:r>
        <w:t xml:space="preserve">, M., Bastin, S., Habets, F., 2019. Recent Trends in Climate Variability at the Local Scale Using 40 Years of Observations: The Case of the Paris Region of </w:t>
      </w:r>
      <w:r>
        <w:lastRenderedPageBreak/>
        <w:t>France. Atmospheric Chem. Phys. 19, 13129–13155. https://doi.org/10.5194/acp-19-13129-2019</w:t>
      </w:r>
    </w:p>
    <w:p w14:paraId="5DE49790" w14:textId="77777777" w:rsidR="00572B41" w:rsidRDefault="00572B41" w:rsidP="00572B41">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259761E1" w14:textId="77777777" w:rsidR="00572B41" w:rsidRDefault="00572B41" w:rsidP="00572B41">
      <w:pPr>
        <w:pStyle w:val="Bibliography"/>
      </w:pPr>
      <w:r>
        <w:t>Rossum, G. van, Drake, F.L., 2010. The Python language reference, Release 3.0.1 [</w:t>
      </w:r>
      <w:proofErr w:type="spellStart"/>
      <w:r>
        <w:t>Repr</w:t>
      </w:r>
      <w:proofErr w:type="spellEnd"/>
      <w:r>
        <w:t>.]. ed, Python documentation manual / Guido van Rossum; Fred L. Drake [ed.]. Python Software Foundation, Hampton, NH.</w:t>
      </w:r>
    </w:p>
    <w:p w14:paraId="3B92C42A" w14:textId="77777777" w:rsidR="00572B41" w:rsidRDefault="00572B41" w:rsidP="00572B41">
      <w:pPr>
        <w:pStyle w:val="Bibliography"/>
      </w:pPr>
      <w:r>
        <w:t xml:space="preserve">Schutz, B.E., Zwally, H.J., Shuman, C.A., Hancock, D., DiMarzio, J.P., 2005. Overview of the </w:t>
      </w:r>
      <w:proofErr w:type="spellStart"/>
      <w:r>
        <w:t>ICESat</w:t>
      </w:r>
      <w:proofErr w:type="spellEnd"/>
      <w:r>
        <w:t xml:space="preserve"> Mission. </w:t>
      </w:r>
      <w:proofErr w:type="spellStart"/>
      <w:r>
        <w:t>Geophys</w:t>
      </w:r>
      <w:proofErr w:type="spellEnd"/>
      <w:r>
        <w:t>. Res. Lett. 32, 2005GL024009. https://doi.org/10.1029/2005GL024009</w:t>
      </w:r>
    </w:p>
    <w:p w14:paraId="087C476B" w14:textId="77777777" w:rsidR="00572B41" w:rsidRDefault="00572B41" w:rsidP="00572B41">
      <w:pPr>
        <w:pStyle w:val="Bibliography"/>
      </w:pPr>
      <w:r>
        <w:t xml:space="preserve">Seidl, R., Thom, D., Kautz, M., Martin-Benito, D., Peltoniemi, M., Vacchiano, G., Wild, J., Ascoli, D., Petr, M., </w:t>
      </w:r>
      <w:proofErr w:type="spellStart"/>
      <w:r>
        <w:t>Honkaniemi</w:t>
      </w:r>
      <w:proofErr w:type="spellEnd"/>
      <w:r>
        <w:t xml:space="preserve">, J., Lexer, M.J., </w:t>
      </w:r>
      <w:proofErr w:type="spellStart"/>
      <w:r>
        <w:t>Trotsiuk</w:t>
      </w:r>
      <w:proofErr w:type="spellEnd"/>
      <w:r>
        <w:t xml:space="preserve">, V., </w:t>
      </w:r>
      <w:proofErr w:type="spellStart"/>
      <w:r>
        <w:t>Mairota</w:t>
      </w:r>
      <w:proofErr w:type="spellEnd"/>
      <w:r>
        <w:t xml:space="preserve">, P., Svoboda, M., </w:t>
      </w:r>
      <w:proofErr w:type="spellStart"/>
      <w:r>
        <w:t>Fabrika</w:t>
      </w:r>
      <w:proofErr w:type="spellEnd"/>
      <w:r>
        <w:t>, M., Nagel, T.A., Reyer, C.P.O., 2017. Forest Disturbances Under Climate Change. Nat. Clim. Change 7, 395–402. https://doi.org/10.1038/nclimate3303</w:t>
      </w:r>
    </w:p>
    <w:p w14:paraId="22CC8447" w14:textId="77777777" w:rsidR="00572B41" w:rsidRDefault="00572B41" w:rsidP="00572B41">
      <w:pPr>
        <w:pStyle w:val="Bibliography"/>
      </w:pPr>
      <w:r>
        <w:t>Sen, P.K., 1968. Estimates of the Regression Coefficient Based on Kendall’s Tau. J. Am. Stat. Assoc. 63, 1379–1389. https://doi.org/10.1080/01621459.1968.10480934</w:t>
      </w:r>
    </w:p>
    <w:p w14:paraId="1AFB584F" w14:textId="77777777" w:rsidR="00572B41" w:rsidRDefault="00572B41" w:rsidP="00572B41">
      <w:pPr>
        <w:pStyle w:val="Bibliography"/>
      </w:pPr>
      <w:proofErr w:type="spellStart"/>
      <w:r>
        <w:t>Shtaynberger</w:t>
      </w:r>
      <w:proofErr w:type="spellEnd"/>
      <w:r>
        <w:t>, J., Bar, H., 2023. Equivalence Testing. Cornell Statistical Consulting Unit.</w:t>
      </w:r>
    </w:p>
    <w:p w14:paraId="3777913D" w14:textId="77777777" w:rsidR="00572B41" w:rsidRDefault="00572B41" w:rsidP="00572B41">
      <w:pPr>
        <w:pStyle w:val="Bibliography"/>
      </w:pPr>
      <w:r>
        <w:t xml:space="preserve">Socha, J., </w:t>
      </w:r>
      <w:proofErr w:type="spellStart"/>
      <w:r>
        <w:t>Hawryło</w:t>
      </w:r>
      <w:proofErr w:type="spellEnd"/>
      <w:r>
        <w:t xml:space="preserve">, P., </w:t>
      </w:r>
      <w:proofErr w:type="spellStart"/>
      <w:r>
        <w:t>Stereńczak</w:t>
      </w:r>
      <w:proofErr w:type="spellEnd"/>
      <w:r>
        <w:t xml:space="preserve">, K., </w:t>
      </w:r>
      <w:proofErr w:type="spellStart"/>
      <w:r>
        <w:t>Miścicki</w:t>
      </w:r>
      <w:proofErr w:type="spellEnd"/>
      <w:r>
        <w:t>, S., Tymińska-</w:t>
      </w:r>
      <w:proofErr w:type="spellStart"/>
      <w:r>
        <w:t>Czabańska</w:t>
      </w:r>
      <w:proofErr w:type="spellEnd"/>
      <w:r>
        <w:t xml:space="preserve">, L., </w:t>
      </w:r>
      <w:proofErr w:type="spellStart"/>
      <w:r>
        <w:t>Młocek</w:t>
      </w:r>
      <w:proofErr w:type="spellEnd"/>
      <w:r>
        <w:t>, W., Gruba, P., 2020. Assessing the Sensitivity of Site Index Models Developed Using Bi-Temporal Airborne Laser Scanning Data to Different Top Height Estimates and Grid Cell Sizes. Int. J. Appl. Earth Obs. Geoinformation 91, 102129. https://doi.org/10.1016/j.jag.2020.102129</w:t>
      </w:r>
    </w:p>
    <w:p w14:paraId="010B9007" w14:textId="77777777" w:rsidR="00572B41" w:rsidRPr="00572B41" w:rsidRDefault="00572B41" w:rsidP="00572B41">
      <w:pPr>
        <w:pStyle w:val="Bibliography"/>
        <w:rPr>
          <w:lang w:val="fr-FR"/>
        </w:rPr>
      </w:pPr>
      <w:proofErr w:type="spellStart"/>
      <w:r>
        <w:t>Sumnall</w:t>
      </w:r>
      <w:proofErr w:type="spellEnd"/>
      <w:r>
        <w:t xml:space="preserve">, M.J., Albaugh, T.J., Carter, D.R., Cook, R.L., Hession, W.C., </w:t>
      </w:r>
      <w:proofErr w:type="spellStart"/>
      <w:r>
        <w:t>Campoe</w:t>
      </w:r>
      <w:proofErr w:type="spellEnd"/>
      <w:r>
        <w:t xml:space="preserve">, O.C., Rubilar, R.A., Wynne, R.H., Thomas, V.A., 2022. Effect of Varied Unmanned Aerial Vehicle Laser Scanning Pulse Density on Accurately Quantifying Forest Structure. </w:t>
      </w:r>
      <w:r w:rsidRPr="00572B41">
        <w:rPr>
          <w:lang w:val="fr-FR"/>
        </w:rPr>
        <w:t xml:space="preserve">Int. J. </w:t>
      </w:r>
      <w:proofErr w:type="spellStart"/>
      <w:r w:rsidRPr="00572B41">
        <w:rPr>
          <w:lang w:val="fr-FR"/>
        </w:rPr>
        <w:t>Remote</w:t>
      </w:r>
      <w:proofErr w:type="spellEnd"/>
      <w:r w:rsidRPr="00572B41">
        <w:rPr>
          <w:lang w:val="fr-FR"/>
        </w:rPr>
        <w:t xml:space="preserve"> Sens. 43, 721–750. https://doi.org/10.1080/01431161.2021.2023229</w:t>
      </w:r>
    </w:p>
    <w:p w14:paraId="33A11F3B" w14:textId="77777777" w:rsidR="00572B41" w:rsidRDefault="00572B41" w:rsidP="00572B41">
      <w:pPr>
        <w:pStyle w:val="Bibliography"/>
      </w:pPr>
      <w:r w:rsidRPr="00572B41">
        <w:rPr>
          <w:lang w:val="fr-FR"/>
        </w:rPr>
        <w:t xml:space="preserve">Sun, T., Qi, J., Huang, H., 2020. </w:t>
      </w:r>
      <w:r>
        <w:t xml:space="preserve">Discovering Forest Height Changes Based on Spaceborne Lidar Data of ICESat-1 in 2005 and ICESat-2 in 2019: A Case Study in the Beijing-Tianjin-Hebei Region of China. For. </w:t>
      </w:r>
      <w:proofErr w:type="spellStart"/>
      <w:r>
        <w:t>Ecosyst</w:t>
      </w:r>
      <w:proofErr w:type="spellEnd"/>
      <w:r>
        <w:t>. 7, 53. https://doi.org/10.1186/s40663-020-00265-w</w:t>
      </w:r>
    </w:p>
    <w:p w14:paraId="4737E73C" w14:textId="77777777" w:rsidR="00572B41" w:rsidRDefault="00572B41" w:rsidP="00572B41">
      <w:pPr>
        <w:pStyle w:val="Bibliography"/>
      </w:pPr>
      <w:r>
        <w:t xml:space="preserve">Tang, J., </w:t>
      </w:r>
      <w:proofErr w:type="spellStart"/>
      <w:r>
        <w:t>Luyssaert</w:t>
      </w:r>
      <w:proofErr w:type="spellEnd"/>
      <w:r>
        <w:t>, S., Richardson, A.D., Kutsch, W., Janssens, I.A., 2014. Steeper Declines in Forest Photosynthesis Than Respiration Explain Age-Driven Decreases in Forest Growth. Proc. Natl. Acad. Sci. 111, 8856–8860. https://doi.org/10.1073/pnas.1320761111</w:t>
      </w:r>
    </w:p>
    <w:p w14:paraId="46AED51B" w14:textId="77777777" w:rsidR="00572B41" w:rsidRDefault="00572B41" w:rsidP="00572B41">
      <w:pPr>
        <w:pStyle w:val="Bibliography"/>
      </w:pPr>
      <w:r>
        <w:t>The pandas development team, 2025. pandas-dev/pandas: Pandas. https://doi.org/10.5281/ZENODO.15831829</w:t>
      </w:r>
    </w:p>
    <w:p w14:paraId="3C3248F9" w14:textId="77777777" w:rsidR="00572B41" w:rsidRDefault="00572B41" w:rsidP="00572B41">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70263BF7" w14:textId="77777777" w:rsidR="00572B41" w:rsidRDefault="00572B41" w:rsidP="00572B41">
      <w:pPr>
        <w:pStyle w:val="Bibliography"/>
      </w:pPr>
      <w:r>
        <w:lastRenderedPageBreak/>
        <w:t>U.S. Department of Agriculture Forest Service, 2025. Nationwide Forest Inventory (NFI) [WWW Document]. For. Inventory Anal. URL https://research.fs.usda.gov/programs/nfi#data-collection-and-inventory-methods</w:t>
      </w:r>
    </w:p>
    <w:p w14:paraId="05D765D3" w14:textId="77777777" w:rsidR="00572B41" w:rsidRDefault="00572B41" w:rsidP="00572B41">
      <w:pPr>
        <w:pStyle w:val="Bibliography"/>
      </w:pPr>
      <w:r>
        <w:t>U.S. Geological Survey, 2025. 3DEP LiDAR Base Specification.</w:t>
      </w:r>
    </w:p>
    <w:p w14:paraId="336A0321" w14:textId="77777777" w:rsidR="00572B41" w:rsidRDefault="00572B41" w:rsidP="00572B41">
      <w:pPr>
        <w:pStyle w:val="Bibliography"/>
      </w:pPr>
      <w:r>
        <w:t>Wachs, S., 2015. What Is Equivalence Testing &amp; When Should We Use It?</w:t>
      </w:r>
    </w:p>
    <w:p w14:paraId="0506DAAA" w14:textId="77777777" w:rsidR="00572B41" w:rsidRDefault="00572B41" w:rsidP="00572B41">
      <w:pPr>
        <w:pStyle w:val="Bibliography"/>
      </w:pPr>
      <w:r>
        <w:t xml:space="preserve">Wang, X., Liang, X., Gong, W., </w:t>
      </w:r>
      <w:proofErr w:type="spellStart"/>
      <w:r>
        <w:t>Häkli</w:t>
      </w:r>
      <w:proofErr w:type="spellEnd"/>
      <w:r>
        <w:t>, P., Wang, Y., 2024. Accuracy Fluctuations of ICESat-2 Height Measurements in Time Series. Int. J. Appl. Earth Obs. Geoinformation 135, 104234. https://doi.org/10.1016/j.jag.2024.104234</w:t>
      </w:r>
    </w:p>
    <w:p w14:paraId="72FF5EC8" w14:textId="77777777" w:rsidR="00572B41" w:rsidRDefault="00572B41" w:rsidP="00572B41">
      <w:pPr>
        <w:pStyle w:val="Bibliography"/>
      </w:pPr>
      <w:r>
        <w:t>Wild, C.J., Seber, G.A.F., 2000. The Wilcoxon Test, in: Chance Encounters: A First Course in Data Analysis and Inference. Wiley, New York, NY, p. 10.</w:t>
      </w:r>
    </w:p>
    <w:p w14:paraId="49E4133F" w14:textId="77777777" w:rsidR="00572B41" w:rsidRDefault="00572B41" w:rsidP="00572B41">
      <w:pPr>
        <w:pStyle w:val="Bibliography"/>
      </w:pPr>
      <w:r>
        <w:t>Wilkes, P., Jones, S.D., Suarez, L., Haywood, A., Woodgate, W., Soto-</w:t>
      </w:r>
      <w:proofErr w:type="spellStart"/>
      <w:r>
        <w:t>Berelov</w:t>
      </w:r>
      <w:proofErr w:type="spellEnd"/>
      <w:r>
        <w:t xml:space="preserve">, M., Mellor, A., Skidmore, A.K., 2015. Understanding the Effects of ALS Pulse Density for Metric Retrieval Across Diverse Forest Types. </w:t>
      </w:r>
      <w:proofErr w:type="spellStart"/>
      <w:r>
        <w:t>Photogramm</w:t>
      </w:r>
      <w:proofErr w:type="spellEnd"/>
      <w:r>
        <w:t>. Eng. Remote Sens. 81, 625–635. https://doi.org/10.14358/PERS.81.8.625</w:t>
      </w:r>
    </w:p>
    <w:p w14:paraId="4DC323A4" w14:textId="77777777" w:rsidR="00572B41" w:rsidRDefault="00572B41" w:rsidP="00572B41">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523B168E" w14:textId="77777777" w:rsidR="00572B41" w:rsidRPr="00572B41" w:rsidRDefault="00572B41" w:rsidP="00572B41">
      <w:pPr>
        <w:pStyle w:val="Bibliography"/>
        <w:rPr>
          <w:lang w:val="fr-FR"/>
        </w:rPr>
      </w:pPr>
      <w:r>
        <w:t xml:space="preserve">Xiang, B., Wielgosz, M., Kontogianni, T., Peters, T., Puliti, S., Astrup, R., Schindler, K., 2024. Automated Forest Inventory: Analysis of High-Density Airborne LiDAR Point Clouds with 3D Deep Learning. </w:t>
      </w:r>
      <w:proofErr w:type="spellStart"/>
      <w:r w:rsidRPr="00572B41">
        <w:rPr>
          <w:lang w:val="fr-FR"/>
        </w:rPr>
        <w:t>Remote</w:t>
      </w:r>
      <w:proofErr w:type="spellEnd"/>
      <w:r w:rsidRPr="00572B41">
        <w:rPr>
          <w:lang w:val="fr-FR"/>
        </w:rPr>
        <w:t xml:space="preserve"> Sens. Environ. 305, 114078. https://doi.org/10.1016/j.rse.2024.114078</w:t>
      </w:r>
    </w:p>
    <w:p w14:paraId="3FDD2678" w14:textId="77777777" w:rsidR="00572B41" w:rsidRPr="00572B41" w:rsidRDefault="00572B41" w:rsidP="00572B41">
      <w:pPr>
        <w:pStyle w:val="Bibliography"/>
        <w:rPr>
          <w:lang w:val="fr-FR"/>
        </w:rPr>
      </w:pPr>
      <w:r w:rsidRPr="00572B41">
        <w:rPr>
          <w:lang w:val="fr-FR"/>
        </w:rPr>
        <w:t xml:space="preserve">Yu, C., Yao, W., 2017. </w:t>
      </w:r>
      <w:r>
        <w:t xml:space="preserve">Robust linear regression: A review and comparison. </w:t>
      </w:r>
      <w:r w:rsidRPr="00572B41">
        <w:rPr>
          <w:lang w:val="fr-FR"/>
        </w:rPr>
        <w:t xml:space="preserve">Commun. Stat. - </w:t>
      </w:r>
      <w:proofErr w:type="spellStart"/>
      <w:r w:rsidRPr="00572B41">
        <w:rPr>
          <w:lang w:val="fr-FR"/>
        </w:rPr>
        <w:t>Simul</w:t>
      </w:r>
      <w:proofErr w:type="spellEnd"/>
      <w:r w:rsidRPr="00572B41">
        <w:rPr>
          <w:lang w:val="fr-FR"/>
        </w:rPr>
        <w:t>. Comput. 46, 6261–6282. https://doi.org/10.1080/03610918.2016.1202271</w:t>
      </w:r>
    </w:p>
    <w:p w14:paraId="22199E1D" w14:textId="77777777" w:rsidR="00572B41" w:rsidRDefault="00572B41" w:rsidP="00572B41">
      <w:pPr>
        <w:pStyle w:val="Bibliography"/>
      </w:pPr>
      <w:r w:rsidRPr="00572B41">
        <w:rPr>
          <w:lang w:val="fr-FR"/>
        </w:rPr>
        <w:t xml:space="preserve">Yu, J., Nie, S., Liu, W., Zhu, X., Lu, D., Wu, W., Sun, Y., 2022. </w:t>
      </w:r>
      <w:r>
        <w:t xml:space="preserve">Accuracy Assessment of ICESat-2 Ground Elevation and Canopy Height Estimates in Mangroves. IEEE </w:t>
      </w:r>
      <w:proofErr w:type="spellStart"/>
      <w:r>
        <w:t>Geosci</w:t>
      </w:r>
      <w:proofErr w:type="spellEnd"/>
      <w:r>
        <w:t>. Remote Sens. Lett. 19, 1–5. https://doi.org/10.1109/LGRS.2021.3107440</w:t>
      </w:r>
    </w:p>
    <w:p w14:paraId="4BD3942E" w14:textId="77777777" w:rsidR="00572B41" w:rsidRPr="00572B41" w:rsidRDefault="00572B41" w:rsidP="00572B41">
      <w:pPr>
        <w:pStyle w:val="Bibliography"/>
        <w:rPr>
          <w:lang w:val="es-ES"/>
        </w:rPr>
      </w:pPr>
      <w:r>
        <w:t xml:space="preserve">Yu, Q., Ryan, M.G., Ji, W., </w:t>
      </w:r>
      <w:proofErr w:type="spellStart"/>
      <w:r>
        <w:t>Prihodko</w:t>
      </w:r>
      <w:proofErr w:type="spellEnd"/>
      <w:r>
        <w:t xml:space="preserve">, L., </w:t>
      </w:r>
      <w:proofErr w:type="spellStart"/>
      <w:r>
        <w:t>Anchang</w:t>
      </w:r>
      <w:proofErr w:type="spellEnd"/>
      <w:r>
        <w:t xml:space="preserve">, J.Y., </w:t>
      </w:r>
      <w:proofErr w:type="spellStart"/>
      <w:r>
        <w:t>Kahiu</w:t>
      </w:r>
      <w:proofErr w:type="spellEnd"/>
      <w:r>
        <w:t>, N., Nazir, A., Dai, J., Hanan, N.P., 2024. Assessing Canopy Height Measurements from ICESat-2 and GEDI Orbiting Lidar Across Six Different Biomes with G-</w:t>
      </w:r>
      <w:proofErr w:type="spellStart"/>
      <w:r>
        <w:t>LiHT</w:t>
      </w:r>
      <w:proofErr w:type="spellEnd"/>
      <w:r>
        <w:t xml:space="preserve"> LiDAR. </w:t>
      </w:r>
      <w:proofErr w:type="spellStart"/>
      <w:r w:rsidRPr="00572B41">
        <w:rPr>
          <w:lang w:val="es-ES"/>
        </w:rPr>
        <w:t>Environ</w:t>
      </w:r>
      <w:proofErr w:type="spellEnd"/>
      <w:r w:rsidRPr="00572B41">
        <w:rPr>
          <w:lang w:val="es-ES"/>
        </w:rPr>
        <w:t>. Res. Ecol. 3, 025001. https://doi.org/10.1088/2752-664X/ad39f2</w:t>
      </w:r>
    </w:p>
    <w:p w14:paraId="0EE873CB" w14:textId="77777777" w:rsidR="00572B41" w:rsidRPr="00572B41" w:rsidRDefault="00572B41" w:rsidP="00572B41">
      <w:pPr>
        <w:pStyle w:val="Bibliography"/>
        <w:rPr>
          <w:lang w:val="fr-FR"/>
        </w:rPr>
      </w:pPr>
      <w:proofErr w:type="spellStart"/>
      <w:r w:rsidRPr="00572B41">
        <w:rPr>
          <w:lang w:val="es-ES"/>
        </w:rPr>
        <w:t>Yu</w:t>
      </w:r>
      <w:proofErr w:type="spellEnd"/>
      <w:r w:rsidRPr="00572B41">
        <w:rPr>
          <w:lang w:val="es-ES"/>
        </w:rPr>
        <w:t xml:space="preserve">, X., </w:t>
      </w:r>
      <w:proofErr w:type="spellStart"/>
      <w:r w:rsidRPr="00572B41">
        <w:rPr>
          <w:lang w:val="es-ES"/>
        </w:rPr>
        <w:t>Hyyppä</w:t>
      </w:r>
      <w:proofErr w:type="spellEnd"/>
      <w:r w:rsidRPr="00572B41">
        <w:rPr>
          <w:lang w:val="es-ES"/>
        </w:rPr>
        <w:t xml:space="preserve">, J., </w:t>
      </w:r>
      <w:proofErr w:type="spellStart"/>
      <w:r w:rsidRPr="00572B41">
        <w:rPr>
          <w:lang w:val="es-ES"/>
        </w:rPr>
        <w:t>Kaartinen</w:t>
      </w:r>
      <w:proofErr w:type="spellEnd"/>
      <w:r w:rsidRPr="00572B41">
        <w:rPr>
          <w:lang w:val="es-ES"/>
        </w:rPr>
        <w:t xml:space="preserve">, H., </w:t>
      </w:r>
      <w:proofErr w:type="spellStart"/>
      <w:r w:rsidRPr="00572B41">
        <w:rPr>
          <w:lang w:val="es-ES"/>
        </w:rPr>
        <w:t>Maltamo</w:t>
      </w:r>
      <w:proofErr w:type="spellEnd"/>
      <w:r w:rsidRPr="00572B41">
        <w:rPr>
          <w:lang w:val="es-ES"/>
        </w:rPr>
        <w:t xml:space="preserve">, M., 2004. </w:t>
      </w:r>
      <w:r>
        <w:t xml:space="preserve">Automatic Detection of Harvested Trees and Determination of Forest Growth Using Airborne Laser Scanning. </w:t>
      </w:r>
      <w:proofErr w:type="spellStart"/>
      <w:r w:rsidRPr="00572B41">
        <w:rPr>
          <w:lang w:val="fr-FR"/>
        </w:rPr>
        <w:t>Remote</w:t>
      </w:r>
      <w:proofErr w:type="spellEnd"/>
      <w:r w:rsidRPr="00572B41">
        <w:rPr>
          <w:lang w:val="fr-FR"/>
        </w:rPr>
        <w:t xml:space="preserve"> Sens. Environ. 90, 451–462. https://doi.org/10.1016/j.rse.2004.02.001</w:t>
      </w:r>
    </w:p>
    <w:p w14:paraId="06AEE660" w14:textId="77777777" w:rsidR="00572B41" w:rsidRDefault="00572B41" w:rsidP="00572B41">
      <w:pPr>
        <w:pStyle w:val="Bibliography"/>
      </w:pPr>
      <w:r w:rsidRPr="00572B41">
        <w:rPr>
          <w:lang w:val="fr-FR"/>
        </w:rPr>
        <w:t xml:space="preserve">Zhao, H., Wu, J., Wang, A., Guan, D., Liu, Y., 2022. </w:t>
      </w:r>
      <w:r>
        <w:t xml:space="preserve">Microtopography Mediates the Climate–Growth Relationship and Growth Resilience to Drought of Pinus </w:t>
      </w:r>
      <w:proofErr w:type="spellStart"/>
      <w:r>
        <w:t>Tabulaeformis</w:t>
      </w:r>
      <w:proofErr w:type="spellEnd"/>
      <w:r>
        <w:t xml:space="preserve"> Plantation in the Hilly Site. Front. Plant Sci. 13, 1060011. https://doi.org/10.3389/fpls.2022.1060011</w:t>
      </w:r>
    </w:p>
    <w:p w14:paraId="7EC8AA1E" w14:textId="77777777" w:rsidR="00572B41" w:rsidRPr="00572B41" w:rsidRDefault="00572B41" w:rsidP="00572B41">
      <w:pPr>
        <w:pStyle w:val="Bibliography"/>
        <w:rPr>
          <w:lang w:val="fr-FR"/>
        </w:rPr>
      </w:pPr>
      <w:r>
        <w:t xml:space="preserve">Zhao, K., Suarez, J.C., Garcia, M., Hu, T., Wang, C., Londo, A., 2018. Utility of Multitemporal LiDAR for Forest and Carbon Monitoring: Tree Growth, Biomass Dynamics, and Carbon Flux. </w:t>
      </w:r>
      <w:proofErr w:type="spellStart"/>
      <w:r w:rsidRPr="00572B41">
        <w:rPr>
          <w:lang w:val="fr-FR"/>
        </w:rPr>
        <w:t>Remote</w:t>
      </w:r>
      <w:proofErr w:type="spellEnd"/>
      <w:r w:rsidRPr="00572B41">
        <w:rPr>
          <w:lang w:val="fr-FR"/>
        </w:rPr>
        <w:t xml:space="preserve"> Sens. Environ. 204, 883–897. https://doi.org/10.1016/j.rse.2017.09.007</w:t>
      </w:r>
    </w:p>
    <w:p w14:paraId="73333868" w14:textId="77777777" w:rsidR="00572B41" w:rsidRDefault="00572B41" w:rsidP="00572B41">
      <w:pPr>
        <w:pStyle w:val="Bibliography"/>
      </w:pPr>
      <w:proofErr w:type="spellStart"/>
      <w:r w:rsidRPr="00572B41">
        <w:rPr>
          <w:lang w:val="fr-FR"/>
        </w:rPr>
        <w:lastRenderedPageBreak/>
        <w:t>Zolkos</w:t>
      </w:r>
      <w:proofErr w:type="spellEnd"/>
      <w:r w:rsidRPr="00572B41">
        <w:rPr>
          <w:lang w:val="fr-FR"/>
        </w:rPr>
        <w:t xml:space="preserve">, S.G., Goetz, S.J., </w:t>
      </w:r>
      <w:proofErr w:type="spellStart"/>
      <w:r w:rsidRPr="00572B41">
        <w:rPr>
          <w:lang w:val="fr-FR"/>
        </w:rPr>
        <w:t>Dubayah</w:t>
      </w:r>
      <w:proofErr w:type="spellEnd"/>
      <w:r w:rsidRPr="00572B41">
        <w:rPr>
          <w:lang w:val="fr-FR"/>
        </w:rPr>
        <w:t xml:space="preserve">, R., 2013. </w:t>
      </w:r>
      <w:r>
        <w:t>A Meta-Analysis of Terrestrial Aboveground Biomass Estimation Using Lidar Remote Sensing. Remote Sens. Environ. 128, 289–298. https://doi.org/10.1016/j.rse.2012.10.017</w:t>
      </w:r>
    </w:p>
    <w:p w14:paraId="697AB01C" w14:textId="3CA3C0EB"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head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ncy, William" w:date="2025-08-19T21:46:00Z" w:initials="WP">
    <w:p w14:paraId="03F531EB" w14:textId="77777777" w:rsidR="00E93D7B" w:rsidRDefault="00E93D7B" w:rsidP="00E93D7B">
      <w:pPr>
        <w:pStyle w:val="CommentText"/>
      </w:pPr>
      <w:r>
        <w:rPr>
          <w:rStyle w:val="CommentReference"/>
        </w:rPr>
        <w:annotationRef/>
      </w:r>
      <w:r>
        <w:t>Full working set before we filter out 2020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F531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1740DB" w16cex:dateUtc="2025-08-20T0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F531EB" w16cid:durableId="741740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47EDD3" w14:textId="77777777" w:rsidR="005B7788" w:rsidRDefault="005B7788" w:rsidP="0014675E">
      <w:pPr>
        <w:spacing w:after="0" w:line="240" w:lineRule="auto"/>
      </w:pPr>
      <w:r>
        <w:separator/>
      </w:r>
    </w:p>
  </w:endnote>
  <w:endnote w:type="continuationSeparator" w:id="0">
    <w:p w14:paraId="1C7F9057" w14:textId="77777777" w:rsidR="005B7788" w:rsidRDefault="005B7788" w:rsidP="0014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724C47" w14:textId="77777777" w:rsidR="005B7788" w:rsidRDefault="005B7788" w:rsidP="0014675E">
      <w:pPr>
        <w:spacing w:after="0" w:line="240" w:lineRule="auto"/>
      </w:pPr>
      <w:r>
        <w:separator/>
      </w:r>
    </w:p>
  </w:footnote>
  <w:footnote w:type="continuationSeparator" w:id="0">
    <w:p w14:paraId="1CF817CD" w14:textId="77777777" w:rsidR="005B7788" w:rsidRDefault="005B7788" w:rsidP="00146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5799B" w14:textId="19555E25" w:rsidR="0014675E" w:rsidRDefault="0014675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7"/>
  </w:num>
  <w:num w:numId="6" w16cid:durableId="865172377">
    <w:abstractNumId w:val="5"/>
  </w:num>
  <w:num w:numId="7" w16cid:durableId="961809295">
    <w:abstractNumId w:val="1"/>
  </w:num>
  <w:num w:numId="8" w16cid:durableId="6963875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1707F"/>
    <w:rsid w:val="00021CDE"/>
    <w:rsid w:val="000241DF"/>
    <w:rsid w:val="0002786A"/>
    <w:rsid w:val="00030AE0"/>
    <w:rsid w:val="00036B00"/>
    <w:rsid w:val="00041D59"/>
    <w:rsid w:val="00046400"/>
    <w:rsid w:val="000514AD"/>
    <w:rsid w:val="000544E2"/>
    <w:rsid w:val="0006015D"/>
    <w:rsid w:val="00065431"/>
    <w:rsid w:val="0006590A"/>
    <w:rsid w:val="00073CED"/>
    <w:rsid w:val="00075E5A"/>
    <w:rsid w:val="000964FC"/>
    <w:rsid w:val="000976C4"/>
    <w:rsid w:val="00097914"/>
    <w:rsid w:val="000A68D5"/>
    <w:rsid w:val="000C08C2"/>
    <w:rsid w:val="000C3C86"/>
    <w:rsid w:val="000C445D"/>
    <w:rsid w:val="000C5B44"/>
    <w:rsid w:val="000C7F25"/>
    <w:rsid w:val="000E0A48"/>
    <w:rsid w:val="000E567A"/>
    <w:rsid w:val="000E6FAC"/>
    <w:rsid w:val="000F02F0"/>
    <w:rsid w:val="0010229A"/>
    <w:rsid w:val="0010701E"/>
    <w:rsid w:val="00107CC3"/>
    <w:rsid w:val="00111CD0"/>
    <w:rsid w:val="00114F68"/>
    <w:rsid w:val="001316A1"/>
    <w:rsid w:val="0013203B"/>
    <w:rsid w:val="0014208B"/>
    <w:rsid w:val="00142A20"/>
    <w:rsid w:val="0014675E"/>
    <w:rsid w:val="001527AE"/>
    <w:rsid w:val="001646C5"/>
    <w:rsid w:val="0018033E"/>
    <w:rsid w:val="001853F4"/>
    <w:rsid w:val="0019027A"/>
    <w:rsid w:val="001A34E8"/>
    <w:rsid w:val="001B1395"/>
    <w:rsid w:val="001D716E"/>
    <w:rsid w:val="001E0097"/>
    <w:rsid w:val="001E153F"/>
    <w:rsid w:val="001E3E3D"/>
    <w:rsid w:val="001F331B"/>
    <w:rsid w:val="001F4BB4"/>
    <w:rsid w:val="00200719"/>
    <w:rsid w:val="0020091A"/>
    <w:rsid w:val="00202547"/>
    <w:rsid w:val="00207B7F"/>
    <w:rsid w:val="002116CE"/>
    <w:rsid w:val="0021423D"/>
    <w:rsid w:val="00223B84"/>
    <w:rsid w:val="00224C78"/>
    <w:rsid w:val="0024068F"/>
    <w:rsid w:val="00247434"/>
    <w:rsid w:val="00247C07"/>
    <w:rsid w:val="00261979"/>
    <w:rsid w:val="00267F00"/>
    <w:rsid w:val="00270342"/>
    <w:rsid w:val="00276796"/>
    <w:rsid w:val="002820C7"/>
    <w:rsid w:val="0029418A"/>
    <w:rsid w:val="002A2261"/>
    <w:rsid w:val="002C233F"/>
    <w:rsid w:val="002C5048"/>
    <w:rsid w:val="002D34B9"/>
    <w:rsid w:val="003252A5"/>
    <w:rsid w:val="003253A3"/>
    <w:rsid w:val="0033212A"/>
    <w:rsid w:val="00336F0F"/>
    <w:rsid w:val="00343691"/>
    <w:rsid w:val="00350723"/>
    <w:rsid w:val="003509D6"/>
    <w:rsid w:val="003521EE"/>
    <w:rsid w:val="00367585"/>
    <w:rsid w:val="003768F1"/>
    <w:rsid w:val="003806D0"/>
    <w:rsid w:val="00380B75"/>
    <w:rsid w:val="00383CAF"/>
    <w:rsid w:val="00392788"/>
    <w:rsid w:val="003A4DA3"/>
    <w:rsid w:val="003C004B"/>
    <w:rsid w:val="003C2A78"/>
    <w:rsid w:val="003C3157"/>
    <w:rsid w:val="003D0E60"/>
    <w:rsid w:val="003D1A0F"/>
    <w:rsid w:val="003E591B"/>
    <w:rsid w:val="003F209A"/>
    <w:rsid w:val="003F3135"/>
    <w:rsid w:val="00414B0B"/>
    <w:rsid w:val="00423643"/>
    <w:rsid w:val="0044291D"/>
    <w:rsid w:val="00471068"/>
    <w:rsid w:val="00476E78"/>
    <w:rsid w:val="00477C5B"/>
    <w:rsid w:val="00480E31"/>
    <w:rsid w:val="004A4B63"/>
    <w:rsid w:val="004B4B11"/>
    <w:rsid w:val="004B6911"/>
    <w:rsid w:val="004C4AD2"/>
    <w:rsid w:val="004C6C77"/>
    <w:rsid w:val="004D2239"/>
    <w:rsid w:val="004E5A46"/>
    <w:rsid w:val="004F68EF"/>
    <w:rsid w:val="004F6F18"/>
    <w:rsid w:val="004F79FC"/>
    <w:rsid w:val="005002AE"/>
    <w:rsid w:val="00504E7C"/>
    <w:rsid w:val="00507ED7"/>
    <w:rsid w:val="00510BDC"/>
    <w:rsid w:val="00522CAB"/>
    <w:rsid w:val="00534EAD"/>
    <w:rsid w:val="00536E93"/>
    <w:rsid w:val="00543939"/>
    <w:rsid w:val="00572B41"/>
    <w:rsid w:val="00572E05"/>
    <w:rsid w:val="00592232"/>
    <w:rsid w:val="00594329"/>
    <w:rsid w:val="00595E0E"/>
    <w:rsid w:val="005A0764"/>
    <w:rsid w:val="005B1451"/>
    <w:rsid w:val="005B1590"/>
    <w:rsid w:val="005B3C00"/>
    <w:rsid w:val="005B617F"/>
    <w:rsid w:val="005B7788"/>
    <w:rsid w:val="005E2B12"/>
    <w:rsid w:val="005E7FE5"/>
    <w:rsid w:val="005F14E3"/>
    <w:rsid w:val="005F57F4"/>
    <w:rsid w:val="00603C4A"/>
    <w:rsid w:val="00605DAD"/>
    <w:rsid w:val="00607BD8"/>
    <w:rsid w:val="00610360"/>
    <w:rsid w:val="00613D84"/>
    <w:rsid w:val="00623A1C"/>
    <w:rsid w:val="006252F6"/>
    <w:rsid w:val="0062771C"/>
    <w:rsid w:val="00627A1B"/>
    <w:rsid w:val="00627C81"/>
    <w:rsid w:val="00632A26"/>
    <w:rsid w:val="006402B3"/>
    <w:rsid w:val="00650976"/>
    <w:rsid w:val="00650FD3"/>
    <w:rsid w:val="0065549D"/>
    <w:rsid w:val="00663B61"/>
    <w:rsid w:val="006736D9"/>
    <w:rsid w:val="00676E85"/>
    <w:rsid w:val="006770FA"/>
    <w:rsid w:val="00677218"/>
    <w:rsid w:val="00686B3E"/>
    <w:rsid w:val="00695B9A"/>
    <w:rsid w:val="006B3B5E"/>
    <w:rsid w:val="006C163D"/>
    <w:rsid w:val="006E25B9"/>
    <w:rsid w:val="007113BA"/>
    <w:rsid w:val="00711727"/>
    <w:rsid w:val="0071679E"/>
    <w:rsid w:val="00726403"/>
    <w:rsid w:val="00726B19"/>
    <w:rsid w:val="00732B25"/>
    <w:rsid w:val="0073378C"/>
    <w:rsid w:val="00743B64"/>
    <w:rsid w:val="00753C9C"/>
    <w:rsid w:val="00756857"/>
    <w:rsid w:val="00763383"/>
    <w:rsid w:val="00766496"/>
    <w:rsid w:val="00767262"/>
    <w:rsid w:val="00770FF9"/>
    <w:rsid w:val="0077672A"/>
    <w:rsid w:val="00784921"/>
    <w:rsid w:val="00787A55"/>
    <w:rsid w:val="007A31ED"/>
    <w:rsid w:val="007A3A2E"/>
    <w:rsid w:val="007A5CFE"/>
    <w:rsid w:val="007B299D"/>
    <w:rsid w:val="007D41EC"/>
    <w:rsid w:val="007D6BBF"/>
    <w:rsid w:val="007E4951"/>
    <w:rsid w:val="00802908"/>
    <w:rsid w:val="0080603A"/>
    <w:rsid w:val="00817346"/>
    <w:rsid w:val="00817C10"/>
    <w:rsid w:val="0082005C"/>
    <w:rsid w:val="00820944"/>
    <w:rsid w:val="008219E2"/>
    <w:rsid w:val="00831EAF"/>
    <w:rsid w:val="00857AFA"/>
    <w:rsid w:val="00863DE0"/>
    <w:rsid w:val="008644C1"/>
    <w:rsid w:val="00866BCE"/>
    <w:rsid w:val="00866F9A"/>
    <w:rsid w:val="00887042"/>
    <w:rsid w:val="00890504"/>
    <w:rsid w:val="00892873"/>
    <w:rsid w:val="00893C99"/>
    <w:rsid w:val="008A2F7F"/>
    <w:rsid w:val="008A5D64"/>
    <w:rsid w:val="008C0CE7"/>
    <w:rsid w:val="008C1357"/>
    <w:rsid w:val="008C3319"/>
    <w:rsid w:val="008C6D10"/>
    <w:rsid w:val="008D290A"/>
    <w:rsid w:val="008D3BA1"/>
    <w:rsid w:val="008D545C"/>
    <w:rsid w:val="008E2D93"/>
    <w:rsid w:val="008F1787"/>
    <w:rsid w:val="008F408F"/>
    <w:rsid w:val="0090478B"/>
    <w:rsid w:val="00907311"/>
    <w:rsid w:val="00920CC3"/>
    <w:rsid w:val="009276DD"/>
    <w:rsid w:val="0093127A"/>
    <w:rsid w:val="00937C49"/>
    <w:rsid w:val="00946F84"/>
    <w:rsid w:val="00947761"/>
    <w:rsid w:val="00956438"/>
    <w:rsid w:val="00976936"/>
    <w:rsid w:val="00982E7B"/>
    <w:rsid w:val="0098431E"/>
    <w:rsid w:val="009968D3"/>
    <w:rsid w:val="009A20D1"/>
    <w:rsid w:val="009B33DE"/>
    <w:rsid w:val="009B385C"/>
    <w:rsid w:val="009B5B50"/>
    <w:rsid w:val="009C2898"/>
    <w:rsid w:val="009C51D1"/>
    <w:rsid w:val="009D1E22"/>
    <w:rsid w:val="009E0D36"/>
    <w:rsid w:val="009E3A93"/>
    <w:rsid w:val="009E4495"/>
    <w:rsid w:val="009E76D8"/>
    <w:rsid w:val="009F0ED6"/>
    <w:rsid w:val="009F466A"/>
    <w:rsid w:val="009F5490"/>
    <w:rsid w:val="00A01085"/>
    <w:rsid w:val="00A062AE"/>
    <w:rsid w:val="00A07C10"/>
    <w:rsid w:val="00A1579A"/>
    <w:rsid w:val="00A15C33"/>
    <w:rsid w:val="00A24911"/>
    <w:rsid w:val="00A33E68"/>
    <w:rsid w:val="00A449B1"/>
    <w:rsid w:val="00A523EC"/>
    <w:rsid w:val="00A7007F"/>
    <w:rsid w:val="00A828A6"/>
    <w:rsid w:val="00A942E1"/>
    <w:rsid w:val="00AA44DC"/>
    <w:rsid w:val="00AA751A"/>
    <w:rsid w:val="00AA7E86"/>
    <w:rsid w:val="00AB4B9B"/>
    <w:rsid w:val="00AC4211"/>
    <w:rsid w:val="00AD222F"/>
    <w:rsid w:val="00AE2F25"/>
    <w:rsid w:val="00AE3AD4"/>
    <w:rsid w:val="00AE612B"/>
    <w:rsid w:val="00AF3811"/>
    <w:rsid w:val="00AF43EE"/>
    <w:rsid w:val="00B04633"/>
    <w:rsid w:val="00B10D96"/>
    <w:rsid w:val="00B36FAA"/>
    <w:rsid w:val="00B40195"/>
    <w:rsid w:val="00B42FD2"/>
    <w:rsid w:val="00B44E34"/>
    <w:rsid w:val="00B45691"/>
    <w:rsid w:val="00B5123C"/>
    <w:rsid w:val="00B54F85"/>
    <w:rsid w:val="00B56E66"/>
    <w:rsid w:val="00B66A3F"/>
    <w:rsid w:val="00B754FA"/>
    <w:rsid w:val="00B97723"/>
    <w:rsid w:val="00BA7124"/>
    <w:rsid w:val="00BB4C58"/>
    <w:rsid w:val="00BC6428"/>
    <w:rsid w:val="00BD5889"/>
    <w:rsid w:val="00BE25D8"/>
    <w:rsid w:val="00BE5192"/>
    <w:rsid w:val="00BF3CCA"/>
    <w:rsid w:val="00BF6A59"/>
    <w:rsid w:val="00C24FC4"/>
    <w:rsid w:val="00C27E0A"/>
    <w:rsid w:val="00C36516"/>
    <w:rsid w:val="00C37515"/>
    <w:rsid w:val="00C405FA"/>
    <w:rsid w:val="00C50D20"/>
    <w:rsid w:val="00C55112"/>
    <w:rsid w:val="00C55D7A"/>
    <w:rsid w:val="00C57E43"/>
    <w:rsid w:val="00C6078A"/>
    <w:rsid w:val="00C927FF"/>
    <w:rsid w:val="00CA08FC"/>
    <w:rsid w:val="00CC5FFB"/>
    <w:rsid w:val="00CC701F"/>
    <w:rsid w:val="00CD5EF3"/>
    <w:rsid w:val="00CD73C1"/>
    <w:rsid w:val="00CE4E8C"/>
    <w:rsid w:val="00CF07BD"/>
    <w:rsid w:val="00CF4AE9"/>
    <w:rsid w:val="00D03501"/>
    <w:rsid w:val="00D06070"/>
    <w:rsid w:val="00D10A5C"/>
    <w:rsid w:val="00D15D9E"/>
    <w:rsid w:val="00D3295E"/>
    <w:rsid w:val="00D33C9A"/>
    <w:rsid w:val="00D41889"/>
    <w:rsid w:val="00D41953"/>
    <w:rsid w:val="00D41D36"/>
    <w:rsid w:val="00D42424"/>
    <w:rsid w:val="00D42ACD"/>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D39DF"/>
    <w:rsid w:val="00DE0183"/>
    <w:rsid w:val="00DE5FF2"/>
    <w:rsid w:val="00E00497"/>
    <w:rsid w:val="00E23529"/>
    <w:rsid w:val="00E2617F"/>
    <w:rsid w:val="00E27ED8"/>
    <w:rsid w:val="00E36BE8"/>
    <w:rsid w:val="00E508D7"/>
    <w:rsid w:val="00E61CB3"/>
    <w:rsid w:val="00E64382"/>
    <w:rsid w:val="00E674B3"/>
    <w:rsid w:val="00E76970"/>
    <w:rsid w:val="00E76B0E"/>
    <w:rsid w:val="00E9085A"/>
    <w:rsid w:val="00E93D7B"/>
    <w:rsid w:val="00EA749B"/>
    <w:rsid w:val="00EB3BFB"/>
    <w:rsid w:val="00EB75F2"/>
    <w:rsid w:val="00EC375E"/>
    <w:rsid w:val="00EE1674"/>
    <w:rsid w:val="00F03A1D"/>
    <w:rsid w:val="00F13A95"/>
    <w:rsid w:val="00F177CA"/>
    <w:rsid w:val="00F35D51"/>
    <w:rsid w:val="00F40833"/>
    <w:rsid w:val="00F4330A"/>
    <w:rsid w:val="00F43562"/>
    <w:rsid w:val="00F4468B"/>
    <w:rsid w:val="00F66DB2"/>
    <w:rsid w:val="00F72C92"/>
    <w:rsid w:val="00F74E8A"/>
    <w:rsid w:val="00F95EC8"/>
    <w:rsid w:val="00FB1344"/>
    <w:rsid w:val="00FB3F33"/>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 w:type="table" w:styleId="TableGrid">
    <w:name w:val="Table Grid"/>
    <w:basedOn w:val="TableNormal"/>
    <w:uiPriority w:val="39"/>
    <w:rsid w:val="00DD3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3D7B"/>
    <w:rPr>
      <w:sz w:val="16"/>
      <w:szCs w:val="16"/>
    </w:rPr>
  </w:style>
  <w:style w:type="paragraph" w:styleId="CommentText">
    <w:name w:val="annotation text"/>
    <w:basedOn w:val="Normal"/>
    <w:link w:val="CommentTextChar"/>
    <w:uiPriority w:val="99"/>
    <w:unhideWhenUsed/>
    <w:rsid w:val="00E93D7B"/>
    <w:pPr>
      <w:spacing w:line="240" w:lineRule="auto"/>
    </w:pPr>
    <w:rPr>
      <w:sz w:val="20"/>
      <w:szCs w:val="20"/>
    </w:rPr>
  </w:style>
  <w:style w:type="character" w:customStyle="1" w:styleId="CommentTextChar">
    <w:name w:val="Comment Text Char"/>
    <w:basedOn w:val="DefaultParagraphFont"/>
    <w:link w:val="CommentText"/>
    <w:uiPriority w:val="99"/>
    <w:rsid w:val="00E93D7B"/>
    <w:rPr>
      <w:sz w:val="20"/>
      <w:szCs w:val="20"/>
    </w:rPr>
  </w:style>
  <w:style w:type="paragraph" w:styleId="CommentSubject">
    <w:name w:val="annotation subject"/>
    <w:basedOn w:val="CommentText"/>
    <w:next w:val="CommentText"/>
    <w:link w:val="CommentSubjectChar"/>
    <w:uiPriority w:val="99"/>
    <w:semiHidden/>
    <w:unhideWhenUsed/>
    <w:rsid w:val="00E93D7B"/>
    <w:rPr>
      <w:b/>
      <w:bCs/>
    </w:rPr>
  </w:style>
  <w:style w:type="character" w:customStyle="1" w:styleId="CommentSubjectChar">
    <w:name w:val="Comment Subject Char"/>
    <w:basedOn w:val="CommentTextChar"/>
    <w:link w:val="CommentSubject"/>
    <w:uiPriority w:val="99"/>
    <w:semiHidden/>
    <w:rsid w:val="00E93D7B"/>
    <w:rPr>
      <w:b/>
      <w:bCs/>
      <w:sz w:val="20"/>
      <w:szCs w:val="20"/>
    </w:rPr>
  </w:style>
  <w:style w:type="paragraph" w:styleId="Header">
    <w:name w:val="header"/>
    <w:basedOn w:val="Normal"/>
    <w:link w:val="HeaderChar"/>
    <w:uiPriority w:val="99"/>
    <w:unhideWhenUsed/>
    <w:rsid w:val="0014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75E"/>
  </w:style>
  <w:style w:type="paragraph" w:styleId="Footer">
    <w:name w:val="footer"/>
    <w:basedOn w:val="Normal"/>
    <w:link w:val="FooterChar"/>
    <w:uiPriority w:val="99"/>
    <w:unhideWhenUsed/>
    <w:rsid w:val="0014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image" Target="media/image4.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32</TotalTime>
  <Pages>51</Pages>
  <Words>47715</Words>
  <Characters>271980</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61</cp:revision>
  <dcterms:created xsi:type="dcterms:W3CDTF">2025-07-13T20:29:00Z</dcterms:created>
  <dcterms:modified xsi:type="dcterms:W3CDTF">2025-08-21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giM1hMie"/&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